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_Toc9205706"/>
      <w:bookmarkStart w:id="6" w:name="Copyright"/>
      <w:r w:rsidR="00EF05DF" w:rsidRPr="0094773E">
        <w:rPr>
          <w:lang w:val="es-ES_tradnl"/>
        </w:rPr>
        <w:lastRenderedPageBreak/>
        <w:t>Autorización de Difusión</w:t>
      </w:r>
      <w:bookmarkEnd w:id="5"/>
    </w:p>
    <w:bookmarkEnd w:id="6"/>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E31036">
        <w:rPr>
          <w:rPrChange w:id="9" w:author="Pablo Blanco Peris" w:date="2019-05-16T21:07:00Z">
            <w:rPr>
              <w:lang w:val="es-ES_tradnl"/>
            </w:rPr>
          </w:rPrChange>
        </w:rPr>
        <w:br w:type="page"/>
      </w:r>
      <w:bookmarkStart w:id="10" w:name="_Toc920570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0"/>
      <w:proofErr w:type="spellEnd"/>
    </w:p>
    <w:bookmarkStart w:id="11"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13" w:name="_Toc920570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3"/>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4" w:name="_Toc9205710"/>
      <w:proofErr w:type="spellStart"/>
      <w:r w:rsidRPr="0094773E">
        <w:rPr>
          <w:lang w:val="es-ES_tradnl"/>
        </w:rPr>
        <w:t>Keywords</w:t>
      </w:r>
      <w:bookmarkEnd w:id="14"/>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D14574">
      <w:pPr>
        <w:pStyle w:val="TDC1"/>
        <w:rPr>
          <w:rFonts w:asciiTheme="minorHAnsi" w:eastAsiaTheme="minorEastAsia" w:hAnsiTheme="minorHAnsi" w:cstheme="minorBidi"/>
          <w:noProof/>
        </w:rPr>
      </w:pPr>
      <w:hyperlink w:anchor="_Toc9205707" w:history="1">
        <w:r w:rsidR="00A753B9" w:rsidRPr="00E94323">
          <w:rPr>
            <w:rStyle w:val="Hipervnculo"/>
            <w:noProof/>
          </w:rPr>
          <w:t>Resumen en castellano</w:t>
        </w:r>
        <w:r w:rsidR="00A753B9">
          <w:rPr>
            <w:noProof/>
            <w:webHidden/>
          </w:rPr>
          <w:tab/>
        </w:r>
        <w:r w:rsidR="00A753B9">
          <w:rPr>
            <w:noProof/>
            <w:webHidden/>
          </w:rPr>
          <w:fldChar w:fldCharType="begin"/>
        </w:r>
        <w:r w:rsidR="00A753B9">
          <w:rPr>
            <w:noProof/>
            <w:webHidden/>
          </w:rPr>
          <w:instrText xml:space="preserve"> PAGEREF _Toc9205707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6F14AC08" w14:textId="49CAAC63" w:rsidR="00A753B9" w:rsidRDefault="00D14574">
      <w:pPr>
        <w:pStyle w:val="TDC1"/>
        <w:rPr>
          <w:rFonts w:asciiTheme="minorHAnsi" w:eastAsiaTheme="minorEastAsia" w:hAnsiTheme="minorHAnsi" w:cstheme="minorBidi"/>
          <w:noProof/>
        </w:rPr>
      </w:pPr>
      <w:hyperlink w:anchor="_Toc9205708" w:history="1">
        <w:r w:rsidR="00A753B9" w:rsidRPr="00E94323">
          <w:rPr>
            <w:rStyle w:val="Hipervnculo"/>
            <w:noProof/>
          </w:rPr>
          <w:t>Palabras clave</w:t>
        </w:r>
        <w:r w:rsidR="00A753B9">
          <w:rPr>
            <w:noProof/>
            <w:webHidden/>
          </w:rPr>
          <w:tab/>
        </w:r>
        <w:r w:rsidR="00A753B9">
          <w:rPr>
            <w:noProof/>
            <w:webHidden/>
          </w:rPr>
          <w:fldChar w:fldCharType="begin"/>
        </w:r>
        <w:r w:rsidR="00A753B9">
          <w:rPr>
            <w:noProof/>
            <w:webHidden/>
          </w:rPr>
          <w:instrText xml:space="preserve"> PAGEREF _Toc9205708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07189723" w14:textId="24BA1DFA" w:rsidR="00A753B9" w:rsidRDefault="00D14574">
      <w:pPr>
        <w:pStyle w:val="TDC1"/>
        <w:rPr>
          <w:rFonts w:asciiTheme="minorHAnsi" w:eastAsiaTheme="minorEastAsia" w:hAnsiTheme="minorHAnsi" w:cstheme="minorBidi"/>
          <w:noProof/>
        </w:rPr>
      </w:pPr>
      <w:hyperlink w:anchor="_Toc9205709" w:history="1">
        <w:r w:rsidR="00A753B9" w:rsidRPr="00E94323">
          <w:rPr>
            <w:rStyle w:val="Hipervnculo"/>
            <w:noProof/>
          </w:rPr>
          <w:t>Resumen en inglés</w:t>
        </w:r>
        <w:r w:rsidR="00A753B9">
          <w:rPr>
            <w:noProof/>
            <w:webHidden/>
          </w:rPr>
          <w:tab/>
        </w:r>
        <w:r w:rsidR="00A753B9">
          <w:rPr>
            <w:noProof/>
            <w:webHidden/>
          </w:rPr>
          <w:fldChar w:fldCharType="begin"/>
        </w:r>
        <w:r w:rsidR="00A753B9">
          <w:rPr>
            <w:noProof/>
            <w:webHidden/>
          </w:rPr>
          <w:instrText xml:space="preserve"> PAGEREF _Toc9205709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556AC04D" w14:textId="4A812F8D" w:rsidR="00A753B9" w:rsidRDefault="00D14574">
      <w:pPr>
        <w:pStyle w:val="TDC1"/>
        <w:rPr>
          <w:rFonts w:asciiTheme="minorHAnsi" w:eastAsiaTheme="minorEastAsia" w:hAnsiTheme="minorHAnsi" w:cstheme="minorBidi"/>
          <w:noProof/>
        </w:rPr>
      </w:pPr>
      <w:hyperlink w:anchor="_Toc9205710" w:history="1">
        <w:r w:rsidR="00A753B9" w:rsidRPr="00E94323">
          <w:rPr>
            <w:rStyle w:val="Hipervnculo"/>
            <w:noProof/>
            <w:lang w:val="es-ES_tradnl"/>
          </w:rPr>
          <w:t>Keywords</w:t>
        </w:r>
        <w:r w:rsidR="00A753B9">
          <w:rPr>
            <w:noProof/>
            <w:webHidden/>
          </w:rPr>
          <w:tab/>
        </w:r>
        <w:r w:rsidR="00A753B9">
          <w:rPr>
            <w:noProof/>
            <w:webHidden/>
          </w:rPr>
          <w:fldChar w:fldCharType="begin"/>
        </w:r>
        <w:r w:rsidR="00A753B9">
          <w:rPr>
            <w:noProof/>
            <w:webHidden/>
          </w:rPr>
          <w:instrText xml:space="preserve"> PAGEREF _Toc9205710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7B6038B7" w14:textId="22549013" w:rsidR="00A753B9" w:rsidRDefault="00D14574">
      <w:pPr>
        <w:pStyle w:val="TDC1"/>
        <w:rPr>
          <w:rFonts w:asciiTheme="minorHAnsi" w:eastAsiaTheme="minorEastAsia" w:hAnsiTheme="minorHAnsi" w:cstheme="minorBidi"/>
          <w:noProof/>
        </w:rPr>
      </w:pPr>
      <w:hyperlink w:anchor="_Toc9205711" w:history="1">
        <w:r w:rsidR="00A753B9" w:rsidRPr="00E94323">
          <w:rPr>
            <w:rStyle w:val="Hipervnculo"/>
            <w:noProof/>
            <w:lang w:val="es-ES_tradnl"/>
          </w:rPr>
          <w:t>Índice de contenidos</w:t>
        </w:r>
        <w:r w:rsidR="00A753B9">
          <w:rPr>
            <w:noProof/>
            <w:webHidden/>
          </w:rPr>
          <w:tab/>
        </w:r>
        <w:r w:rsidR="00A753B9">
          <w:rPr>
            <w:noProof/>
            <w:webHidden/>
          </w:rPr>
          <w:fldChar w:fldCharType="begin"/>
        </w:r>
        <w:r w:rsidR="00A753B9">
          <w:rPr>
            <w:noProof/>
            <w:webHidden/>
          </w:rPr>
          <w:instrText xml:space="preserve"> PAGEREF _Toc9205711 \h </w:instrText>
        </w:r>
        <w:r w:rsidR="00A753B9">
          <w:rPr>
            <w:noProof/>
            <w:webHidden/>
          </w:rPr>
        </w:r>
        <w:r w:rsidR="00A753B9">
          <w:rPr>
            <w:noProof/>
            <w:webHidden/>
          </w:rPr>
          <w:fldChar w:fldCharType="separate"/>
        </w:r>
        <w:r w:rsidR="00A753B9">
          <w:rPr>
            <w:noProof/>
            <w:webHidden/>
          </w:rPr>
          <w:t>1</w:t>
        </w:r>
        <w:r w:rsidR="00A753B9">
          <w:rPr>
            <w:noProof/>
            <w:webHidden/>
          </w:rPr>
          <w:fldChar w:fldCharType="end"/>
        </w:r>
      </w:hyperlink>
    </w:p>
    <w:p w14:paraId="356CB027" w14:textId="7ACC7736" w:rsidR="00A753B9" w:rsidRDefault="00D14574">
      <w:pPr>
        <w:pStyle w:val="TDC1"/>
        <w:rPr>
          <w:rFonts w:asciiTheme="minorHAnsi" w:eastAsiaTheme="minorEastAsia" w:hAnsiTheme="minorHAnsi" w:cstheme="minorBidi"/>
          <w:noProof/>
        </w:rPr>
      </w:pPr>
      <w:hyperlink w:anchor="_Toc9205712" w:history="1">
        <w:r w:rsidR="00A753B9" w:rsidRPr="00E94323">
          <w:rPr>
            <w:rStyle w:val="Hipervnculo"/>
            <w:noProof/>
          </w:rPr>
          <w:t>Agradecimientos</w:t>
        </w:r>
        <w:r w:rsidR="00A753B9">
          <w:rPr>
            <w:noProof/>
            <w:webHidden/>
          </w:rPr>
          <w:tab/>
        </w:r>
        <w:r w:rsidR="00A753B9">
          <w:rPr>
            <w:noProof/>
            <w:webHidden/>
          </w:rPr>
          <w:fldChar w:fldCharType="begin"/>
        </w:r>
        <w:r w:rsidR="00A753B9">
          <w:rPr>
            <w:noProof/>
            <w:webHidden/>
          </w:rPr>
          <w:instrText xml:space="preserve"> PAGEREF _Toc9205712 \h </w:instrText>
        </w:r>
        <w:r w:rsidR="00A753B9">
          <w:rPr>
            <w:noProof/>
            <w:webHidden/>
          </w:rPr>
        </w:r>
        <w:r w:rsidR="00A753B9">
          <w:rPr>
            <w:noProof/>
            <w:webHidden/>
          </w:rPr>
          <w:fldChar w:fldCharType="separate"/>
        </w:r>
        <w:r w:rsidR="00A753B9">
          <w:rPr>
            <w:noProof/>
            <w:webHidden/>
          </w:rPr>
          <w:t>2</w:t>
        </w:r>
        <w:r w:rsidR="00A753B9">
          <w:rPr>
            <w:noProof/>
            <w:webHidden/>
          </w:rPr>
          <w:fldChar w:fldCharType="end"/>
        </w:r>
      </w:hyperlink>
    </w:p>
    <w:p w14:paraId="25AEA2C2" w14:textId="0C7CC254" w:rsidR="00A753B9" w:rsidRDefault="00D14574">
      <w:pPr>
        <w:pStyle w:val="TDC1"/>
        <w:rPr>
          <w:rFonts w:asciiTheme="minorHAnsi" w:eastAsiaTheme="minorEastAsia" w:hAnsiTheme="minorHAnsi" w:cstheme="minorBidi"/>
          <w:noProof/>
        </w:rPr>
      </w:pPr>
      <w:hyperlink w:anchor="_Toc9205713" w:history="1">
        <w:r w:rsidR="00A753B9" w:rsidRPr="00E94323">
          <w:rPr>
            <w:rStyle w:val="Hipervnculo"/>
            <w:noProof/>
            <w:lang w:val="es-ES_tradnl"/>
          </w:rPr>
          <w:t>Capítulo 1 - Introducción y motivación</w:t>
        </w:r>
        <w:r w:rsidR="00A753B9">
          <w:rPr>
            <w:noProof/>
            <w:webHidden/>
          </w:rPr>
          <w:tab/>
        </w:r>
        <w:r w:rsidR="00A753B9">
          <w:rPr>
            <w:noProof/>
            <w:webHidden/>
          </w:rPr>
          <w:fldChar w:fldCharType="begin"/>
        </w:r>
        <w:r w:rsidR="00A753B9">
          <w:rPr>
            <w:noProof/>
            <w:webHidden/>
          </w:rPr>
          <w:instrText xml:space="preserve"> PAGEREF _Toc9205713 \h </w:instrText>
        </w:r>
        <w:r w:rsidR="00A753B9">
          <w:rPr>
            <w:noProof/>
            <w:webHidden/>
          </w:rPr>
        </w:r>
        <w:r w:rsidR="00A753B9">
          <w:rPr>
            <w:noProof/>
            <w:webHidden/>
          </w:rPr>
          <w:fldChar w:fldCharType="separate"/>
        </w:r>
        <w:r w:rsidR="00A753B9">
          <w:rPr>
            <w:noProof/>
            <w:webHidden/>
          </w:rPr>
          <w:t>3</w:t>
        </w:r>
        <w:r w:rsidR="00A753B9">
          <w:rPr>
            <w:noProof/>
            <w:webHidden/>
          </w:rPr>
          <w:fldChar w:fldCharType="end"/>
        </w:r>
      </w:hyperlink>
    </w:p>
    <w:p w14:paraId="37A6B71B" w14:textId="73A400F2" w:rsidR="00A753B9" w:rsidRDefault="00D14574">
      <w:pPr>
        <w:pStyle w:val="TDC1"/>
        <w:rPr>
          <w:rFonts w:asciiTheme="minorHAnsi" w:eastAsiaTheme="minorEastAsia" w:hAnsiTheme="minorHAnsi" w:cstheme="minorBidi"/>
          <w:noProof/>
        </w:rPr>
      </w:pPr>
      <w:hyperlink w:anchor="_Toc9205714" w:history="1">
        <w:r w:rsidR="00A753B9" w:rsidRPr="00E94323">
          <w:rPr>
            <w:rStyle w:val="Hipervnculo"/>
            <w:noProof/>
            <w:lang w:val="es-ES_tradnl"/>
          </w:rPr>
          <w:t>Capítulo 2 - Preliminares</w:t>
        </w:r>
        <w:r w:rsidR="00A753B9">
          <w:rPr>
            <w:noProof/>
            <w:webHidden/>
          </w:rPr>
          <w:tab/>
        </w:r>
        <w:r w:rsidR="00A753B9">
          <w:rPr>
            <w:noProof/>
            <w:webHidden/>
          </w:rPr>
          <w:fldChar w:fldCharType="begin"/>
        </w:r>
        <w:r w:rsidR="00A753B9">
          <w:rPr>
            <w:noProof/>
            <w:webHidden/>
          </w:rPr>
          <w:instrText xml:space="preserve"> PAGEREF _Toc9205714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11CB5D5B" w14:textId="3C84AF22" w:rsidR="00A753B9" w:rsidRDefault="00D14574">
      <w:pPr>
        <w:pStyle w:val="TDC2"/>
        <w:tabs>
          <w:tab w:val="right" w:leader="dot" w:pos="9350"/>
        </w:tabs>
        <w:rPr>
          <w:rFonts w:asciiTheme="minorHAnsi" w:eastAsiaTheme="minorEastAsia" w:hAnsiTheme="minorHAnsi" w:cstheme="minorBidi"/>
          <w:noProof/>
        </w:rPr>
      </w:pPr>
      <w:hyperlink w:anchor="_Toc9205715" w:history="1">
        <w:r w:rsidR="00A753B9" w:rsidRPr="00E94323">
          <w:rPr>
            <w:rStyle w:val="Hipervnculo"/>
            <w:noProof/>
          </w:rPr>
          <w:t>2.1 Blockchain</w:t>
        </w:r>
        <w:r w:rsidR="00A753B9">
          <w:rPr>
            <w:noProof/>
            <w:webHidden/>
          </w:rPr>
          <w:tab/>
        </w:r>
        <w:r w:rsidR="00A753B9">
          <w:rPr>
            <w:noProof/>
            <w:webHidden/>
          </w:rPr>
          <w:fldChar w:fldCharType="begin"/>
        </w:r>
        <w:r w:rsidR="00A753B9">
          <w:rPr>
            <w:noProof/>
            <w:webHidden/>
          </w:rPr>
          <w:instrText xml:space="preserve"> PAGEREF _Toc9205715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41C917AB" w14:textId="38303B9C" w:rsidR="00A753B9" w:rsidRDefault="00D14574">
      <w:pPr>
        <w:pStyle w:val="TDC3"/>
        <w:tabs>
          <w:tab w:val="right" w:leader="dot" w:pos="9350"/>
        </w:tabs>
        <w:rPr>
          <w:rFonts w:asciiTheme="minorHAnsi" w:eastAsiaTheme="minorEastAsia" w:hAnsiTheme="minorHAnsi" w:cstheme="minorBidi"/>
          <w:noProof/>
        </w:rPr>
      </w:pPr>
      <w:hyperlink w:anchor="_Toc9205716" w:history="1">
        <w:r w:rsidR="00A753B9" w:rsidRPr="00E94323">
          <w:rPr>
            <w:rStyle w:val="Hipervnculo"/>
            <w:noProof/>
            <w:lang w:val="es-ES_tradnl"/>
          </w:rPr>
          <w:t>Historia</w:t>
        </w:r>
        <w:r w:rsidR="00A753B9">
          <w:rPr>
            <w:noProof/>
            <w:webHidden/>
          </w:rPr>
          <w:tab/>
        </w:r>
        <w:r w:rsidR="00A753B9">
          <w:rPr>
            <w:noProof/>
            <w:webHidden/>
          </w:rPr>
          <w:fldChar w:fldCharType="begin"/>
        </w:r>
        <w:r w:rsidR="00A753B9">
          <w:rPr>
            <w:noProof/>
            <w:webHidden/>
          </w:rPr>
          <w:instrText xml:space="preserve"> PAGEREF _Toc9205716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5A9DCA05" w14:textId="7821C85E" w:rsidR="00A753B9" w:rsidRDefault="00D14574">
      <w:pPr>
        <w:pStyle w:val="TDC3"/>
        <w:tabs>
          <w:tab w:val="right" w:leader="dot" w:pos="9350"/>
        </w:tabs>
        <w:rPr>
          <w:rFonts w:asciiTheme="minorHAnsi" w:eastAsiaTheme="minorEastAsia" w:hAnsiTheme="minorHAnsi" w:cstheme="minorBidi"/>
          <w:noProof/>
        </w:rPr>
      </w:pPr>
      <w:hyperlink w:anchor="_Toc9205717" w:history="1">
        <w:r w:rsidR="00A753B9" w:rsidRPr="00E94323">
          <w:rPr>
            <w:rStyle w:val="Hipervnculo"/>
            <w:noProof/>
            <w:lang w:val="es-ES_tradnl"/>
          </w:rPr>
          <w:t>¿Qué es blockchain?</w:t>
        </w:r>
        <w:r w:rsidR="00A753B9">
          <w:rPr>
            <w:noProof/>
            <w:webHidden/>
          </w:rPr>
          <w:tab/>
        </w:r>
        <w:r w:rsidR="00A753B9">
          <w:rPr>
            <w:noProof/>
            <w:webHidden/>
          </w:rPr>
          <w:fldChar w:fldCharType="begin"/>
        </w:r>
        <w:r w:rsidR="00A753B9">
          <w:rPr>
            <w:noProof/>
            <w:webHidden/>
          </w:rPr>
          <w:instrText xml:space="preserve"> PAGEREF _Toc9205717 \h </w:instrText>
        </w:r>
        <w:r w:rsidR="00A753B9">
          <w:rPr>
            <w:noProof/>
            <w:webHidden/>
          </w:rPr>
        </w:r>
        <w:r w:rsidR="00A753B9">
          <w:rPr>
            <w:noProof/>
            <w:webHidden/>
          </w:rPr>
          <w:fldChar w:fldCharType="separate"/>
        </w:r>
        <w:r w:rsidR="00A753B9">
          <w:rPr>
            <w:noProof/>
            <w:webHidden/>
          </w:rPr>
          <w:t>7</w:t>
        </w:r>
        <w:r w:rsidR="00A753B9">
          <w:rPr>
            <w:noProof/>
            <w:webHidden/>
          </w:rPr>
          <w:fldChar w:fldCharType="end"/>
        </w:r>
      </w:hyperlink>
    </w:p>
    <w:p w14:paraId="725C05EB" w14:textId="51AE50CE" w:rsidR="00A753B9" w:rsidRDefault="00D14574">
      <w:pPr>
        <w:pStyle w:val="TDC3"/>
        <w:tabs>
          <w:tab w:val="right" w:leader="dot" w:pos="9350"/>
        </w:tabs>
        <w:rPr>
          <w:rFonts w:asciiTheme="minorHAnsi" w:eastAsiaTheme="minorEastAsia" w:hAnsiTheme="minorHAnsi" w:cstheme="minorBidi"/>
          <w:noProof/>
        </w:rPr>
      </w:pPr>
      <w:hyperlink w:anchor="_Toc9205718" w:history="1">
        <w:r w:rsidR="00A753B9" w:rsidRPr="00E94323">
          <w:rPr>
            <w:rStyle w:val="Hipervnculo"/>
            <w:noProof/>
            <w:lang w:val="es-ES_tradnl"/>
          </w:rPr>
          <w:t>Tipos de blockchain</w:t>
        </w:r>
        <w:r w:rsidR="00A753B9">
          <w:rPr>
            <w:noProof/>
            <w:webHidden/>
          </w:rPr>
          <w:tab/>
        </w:r>
        <w:r w:rsidR="00A753B9">
          <w:rPr>
            <w:noProof/>
            <w:webHidden/>
          </w:rPr>
          <w:fldChar w:fldCharType="begin"/>
        </w:r>
        <w:r w:rsidR="00A753B9">
          <w:rPr>
            <w:noProof/>
            <w:webHidden/>
          </w:rPr>
          <w:instrText xml:space="preserve"> PAGEREF _Toc9205718 \h </w:instrText>
        </w:r>
        <w:r w:rsidR="00A753B9">
          <w:rPr>
            <w:noProof/>
            <w:webHidden/>
          </w:rPr>
        </w:r>
        <w:r w:rsidR="00A753B9">
          <w:rPr>
            <w:noProof/>
            <w:webHidden/>
          </w:rPr>
          <w:fldChar w:fldCharType="separate"/>
        </w:r>
        <w:r w:rsidR="00A753B9">
          <w:rPr>
            <w:noProof/>
            <w:webHidden/>
          </w:rPr>
          <w:t>9</w:t>
        </w:r>
        <w:r w:rsidR="00A753B9">
          <w:rPr>
            <w:noProof/>
            <w:webHidden/>
          </w:rPr>
          <w:fldChar w:fldCharType="end"/>
        </w:r>
      </w:hyperlink>
    </w:p>
    <w:p w14:paraId="4F5BFBFC" w14:textId="7D735956" w:rsidR="00A753B9" w:rsidRDefault="00D14574">
      <w:pPr>
        <w:pStyle w:val="TDC3"/>
        <w:tabs>
          <w:tab w:val="right" w:leader="dot" w:pos="9350"/>
        </w:tabs>
        <w:rPr>
          <w:rFonts w:asciiTheme="minorHAnsi" w:eastAsiaTheme="minorEastAsia" w:hAnsiTheme="minorHAnsi" w:cstheme="minorBidi"/>
          <w:noProof/>
        </w:rPr>
      </w:pPr>
      <w:hyperlink w:anchor="_Toc9205719" w:history="1">
        <w:r w:rsidR="00A753B9" w:rsidRPr="00E94323">
          <w:rPr>
            <w:rStyle w:val="Hipervnculo"/>
            <w:noProof/>
          </w:rPr>
          <w:t>Proof-of-work</w:t>
        </w:r>
        <w:r w:rsidR="00A753B9">
          <w:rPr>
            <w:noProof/>
            <w:webHidden/>
          </w:rPr>
          <w:tab/>
        </w:r>
        <w:r w:rsidR="00A753B9">
          <w:rPr>
            <w:noProof/>
            <w:webHidden/>
          </w:rPr>
          <w:fldChar w:fldCharType="begin"/>
        </w:r>
        <w:r w:rsidR="00A753B9">
          <w:rPr>
            <w:noProof/>
            <w:webHidden/>
          </w:rPr>
          <w:instrText xml:space="preserve"> PAGEREF _Toc9205719 \h </w:instrText>
        </w:r>
        <w:r w:rsidR="00A753B9">
          <w:rPr>
            <w:noProof/>
            <w:webHidden/>
          </w:rPr>
        </w:r>
        <w:r w:rsidR="00A753B9">
          <w:rPr>
            <w:noProof/>
            <w:webHidden/>
          </w:rPr>
          <w:fldChar w:fldCharType="separate"/>
        </w:r>
        <w:r w:rsidR="00A753B9">
          <w:rPr>
            <w:noProof/>
            <w:webHidden/>
          </w:rPr>
          <w:t>12</w:t>
        </w:r>
        <w:r w:rsidR="00A753B9">
          <w:rPr>
            <w:noProof/>
            <w:webHidden/>
          </w:rPr>
          <w:fldChar w:fldCharType="end"/>
        </w:r>
      </w:hyperlink>
    </w:p>
    <w:p w14:paraId="16DED6E1" w14:textId="177F6C85" w:rsidR="00A753B9" w:rsidRDefault="00D14574">
      <w:pPr>
        <w:pStyle w:val="TDC2"/>
        <w:tabs>
          <w:tab w:val="right" w:leader="dot" w:pos="9350"/>
        </w:tabs>
        <w:rPr>
          <w:rFonts w:asciiTheme="minorHAnsi" w:eastAsiaTheme="minorEastAsia" w:hAnsiTheme="minorHAnsi" w:cstheme="minorBidi"/>
          <w:noProof/>
        </w:rPr>
      </w:pPr>
      <w:hyperlink w:anchor="_Toc9205720" w:history="1">
        <w:r w:rsidR="00A753B9" w:rsidRPr="00E94323">
          <w:rPr>
            <w:rStyle w:val="Hipervnculo"/>
            <w:noProof/>
          </w:rPr>
          <w:t>2.2 Ethereum</w:t>
        </w:r>
        <w:r w:rsidR="00A753B9">
          <w:rPr>
            <w:noProof/>
            <w:webHidden/>
          </w:rPr>
          <w:tab/>
        </w:r>
        <w:r w:rsidR="00A753B9">
          <w:rPr>
            <w:noProof/>
            <w:webHidden/>
          </w:rPr>
          <w:fldChar w:fldCharType="begin"/>
        </w:r>
        <w:r w:rsidR="00A753B9">
          <w:rPr>
            <w:noProof/>
            <w:webHidden/>
          </w:rPr>
          <w:instrText xml:space="preserve"> PAGEREF _Toc9205720 \h </w:instrText>
        </w:r>
        <w:r w:rsidR="00A753B9">
          <w:rPr>
            <w:noProof/>
            <w:webHidden/>
          </w:rPr>
        </w:r>
        <w:r w:rsidR="00A753B9">
          <w:rPr>
            <w:noProof/>
            <w:webHidden/>
          </w:rPr>
          <w:fldChar w:fldCharType="separate"/>
        </w:r>
        <w:r w:rsidR="00A753B9">
          <w:rPr>
            <w:noProof/>
            <w:webHidden/>
          </w:rPr>
          <w:t>13</w:t>
        </w:r>
        <w:r w:rsidR="00A753B9">
          <w:rPr>
            <w:noProof/>
            <w:webHidden/>
          </w:rPr>
          <w:fldChar w:fldCharType="end"/>
        </w:r>
      </w:hyperlink>
    </w:p>
    <w:p w14:paraId="7DE63187" w14:textId="1612EA48" w:rsidR="00A753B9" w:rsidRDefault="00D14574">
      <w:pPr>
        <w:pStyle w:val="TDC3"/>
        <w:tabs>
          <w:tab w:val="right" w:leader="dot" w:pos="9350"/>
        </w:tabs>
        <w:rPr>
          <w:rFonts w:asciiTheme="minorHAnsi" w:eastAsiaTheme="minorEastAsia" w:hAnsiTheme="minorHAnsi" w:cstheme="minorBidi"/>
          <w:noProof/>
        </w:rPr>
      </w:pPr>
      <w:hyperlink w:anchor="_Toc9205721" w:history="1">
        <w:r w:rsidR="00A753B9" w:rsidRPr="00E94323">
          <w:rPr>
            <w:rStyle w:val="Hipervnculo"/>
            <w:noProof/>
          </w:rPr>
          <w:t>Gas y pagos en Ethereum</w:t>
        </w:r>
        <w:r w:rsidR="00A753B9">
          <w:rPr>
            <w:noProof/>
            <w:webHidden/>
          </w:rPr>
          <w:tab/>
        </w:r>
        <w:r w:rsidR="00A753B9">
          <w:rPr>
            <w:noProof/>
            <w:webHidden/>
          </w:rPr>
          <w:fldChar w:fldCharType="begin"/>
        </w:r>
        <w:r w:rsidR="00A753B9">
          <w:rPr>
            <w:noProof/>
            <w:webHidden/>
          </w:rPr>
          <w:instrText xml:space="preserve"> PAGEREF _Toc9205721 \h </w:instrText>
        </w:r>
        <w:r w:rsidR="00A753B9">
          <w:rPr>
            <w:noProof/>
            <w:webHidden/>
          </w:rPr>
        </w:r>
        <w:r w:rsidR="00A753B9">
          <w:rPr>
            <w:noProof/>
            <w:webHidden/>
          </w:rPr>
          <w:fldChar w:fldCharType="separate"/>
        </w:r>
        <w:r w:rsidR="00A753B9">
          <w:rPr>
            <w:noProof/>
            <w:webHidden/>
          </w:rPr>
          <w:t>14</w:t>
        </w:r>
        <w:r w:rsidR="00A753B9">
          <w:rPr>
            <w:noProof/>
            <w:webHidden/>
          </w:rPr>
          <w:fldChar w:fldCharType="end"/>
        </w:r>
      </w:hyperlink>
    </w:p>
    <w:p w14:paraId="0307064D" w14:textId="11DED609" w:rsidR="00A753B9" w:rsidRDefault="00D14574">
      <w:pPr>
        <w:pStyle w:val="TDC2"/>
        <w:tabs>
          <w:tab w:val="right" w:leader="dot" w:pos="9350"/>
        </w:tabs>
        <w:rPr>
          <w:rFonts w:asciiTheme="minorHAnsi" w:eastAsiaTheme="minorEastAsia" w:hAnsiTheme="minorHAnsi" w:cstheme="minorBidi"/>
          <w:noProof/>
        </w:rPr>
      </w:pPr>
      <w:hyperlink w:anchor="_Toc9205722" w:history="1">
        <w:r w:rsidR="00A753B9" w:rsidRPr="00E94323">
          <w:rPr>
            <w:rStyle w:val="Hipervnculo"/>
            <w:noProof/>
          </w:rPr>
          <w:t>2.3 Smart Contracts</w:t>
        </w:r>
        <w:r w:rsidR="00A753B9">
          <w:rPr>
            <w:noProof/>
            <w:webHidden/>
          </w:rPr>
          <w:tab/>
        </w:r>
        <w:r w:rsidR="00A753B9">
          <w:rPr>
            <w:noProof/>
            <w:webHidden/>
          </w:rPr>
          <w:fldChar w:fldCharType="begin"/>
        </w:r>
        <w:r w:rsidR="00A753B9">
          <w:rPr>
            <w:noProof/>
            <w:webHidden/>
          </w:rPr>
          <w:instrText xml:space="preserve"> PAGEREF _Toc9205722 \h </w:instrText>
        </w:r>
        <w:r w:rsidR="00A753B9">
          <w:rPr>
            <w:noProof/>
            <w:webHidden/>
          </w:rPr>
        </w:r>
        <w:r w:rsidR="00A753B9">
          <w:rPr>
            <w:noProof/>
            <w:webHidden/>
          </w:rPr>
          <w:fldChar w:fldCharType="separate"/>
        </w:r>
        <w:r w:rsidR="00A753B9">
          <w:rPr>
            <w:noProof/>
            <w:webHidden/>
          </w:rPr>
          <w:t>15</w:t>
        </w:r>
        <w:r w:rsidR="00A753B9">
          <w:rPr>
            <w:noProof/>
            <w:webHidden/>
          </w:rPr>
          <w:fldChar w:fldCharType="end"/>
        </w:r>
      </w:hyperlink>
    </w:p>
    <w:p w14:paraId="3F896DFF" w14:textId="07E78143" w:rsidR="00A753B9" w:rsidRDefault="00D14574">
      <w:pPr>
        <w:pStyle w:val="TDC1"/>
        <w:rPr>
          <w:rFonts w:asciiTheme="minorHAnsi" w:eastAsiaTheme="minorEastAsia" w:hAnsiTheme="minorHAnsi" w:cstheme="minorBidi"/>
          <w:noProof/>
        </w:rPr>
      </w:pPr>
      <w:hyperlink w:anchor="_Toc9205723" w:history="1">
        <w:r w:rsidR="00A753B9" w:rsidRPr="00E94323">
          <w:rPr>
            <w:rStyle w:val="Hipervnculo"/>
            <w:noProof/>
            <w:lang w:val="es-ES_tradnl"/>
          </w:rPr>
          <w:t>Capítulo 3 - Diseño e implementación</w:t>
        </w:r>
        <w:r w:rsidR="00A753B9">
          <w:rPr>
            <w:noProof/>
            <w:webHidden/>
          </w:rPr>
          <w:tab/>
        </w:r>
        <w:r w:rsidR="00A753B9">
          <w:rPr>
            <w:noProof/>
            <w:webHidden/>
          </w:rPr>
          <w:fldChar w:fldCharType="begin"/>
        </w:r>
        <w:r w:rsidR="00A753B9">
          <w:rPr>
            <w:noProof/>
            <w:webHidden/>
          </w:rPr>
          <w:instrText xml:space="preserve"> PAGEREF _Toc9205723 \h </w:instrText>
        </w:r>
        <w:r w:rsidR="00A753B9">
          <w:rPr>
            <w:noProof/>
            <w:webHidden/>
          </w:rPr>
        </w:r>
        <w:r w:rsidR="00A753B9">
          <w:rPr>
            <w:noProof/>
            <w:webHidden/>
          </w:rPr>
          <w:fldChar w:fldCharType="separate"/>
        </w:r>
        <w:r w:rsidR="00A753B9">
          <w:rPr>
            <w:noProof/>
            <w:webHidden/>
          </w:rPr>
          <w:t>18</w:t>
        </w:r>
        <w:r w:rsidR="00A753B9">
          <w:rPr>
            <w:noProof/>
            <w:webHidden/>
          </w:rPr>
          <w:fldChar w:fldCharType="end"/>
        </w:r>
      </w:hyperlink>
    </w:p>
    <w:p w14:paraId="164DA80F" w14:textId="67CC0765" w:rsidR="00A753B9" w:rsidRDefault="00D14574">
      <w:pPr>
        <w:pStyle w:val="TDC2"/>
        <w:tabs>
          <w:tab w:val="right" w:leader="dot" w:pos="9350"/>
        </w:tabs>
        <w:rPr>
          <w:rFonts w:asciiTheme="minorHAnsi" w:eastAsiaTheme="minorEastAsia" w:hAnsiTheme="minorHAnsi" w:cstheme="minorBidi"/>
          <w:noProof/>
        </w:rPr>
      </w:pPr>
      <w:hyperlink w:anchor="_Toc9205724" w:history="1">
        <w:r w:rsidR="00A753B9" w:rsidRPr="00E94323">
          <w:rPr>
            <w:rStyle w:val="Hipervnculo"/>
            <w:noProof/>
          </w:rPr>
          <w:t>3.1 Front-end</w:t>
        </w:r>
        <w:r w:rsidR="00A753B9">
          <w:rPr>
            <w:noProof/>
            <w:webHidden/>
          </w:rPr>
          <w:tab/>
        </w:r>
        <w:r w:rsidR="00A753B9">
          <w:rPr>
            <w:noProof/>
            <w:webHidden/>
          </w:rPr>
          <w:fldChar w:fldCharType="begin"/>
        </w:r>
        <w:r w:rsidR="00A753B9">
          <w:rPr>
            <w:noProof/>
            <w:webHidden/>
          </w:rPr>
          <w:instrText xml:space="preserve"> PAGEREF _Toc9205724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3C34F874" w14:textId="4674B23B" w:rsidR="00A753B9" w:rsidRDefault="00D14574">
      <w:pPr>
        <w:pStyle w:val="TDC2"/>
        <w:tabs>
          <w:tab w:val="right" w:leader="dot" w:pos="9350"/>
        </w:tabs>
        <w:rPr>
          <w:rFonts w:asciiTheme="minorHAnsi" w:eastAsiaTheme="minorEastAsia" w:hAnsiTheme="minorHAnsi" w:cstheme="minorBidi"/>
          <w:noProof/>
        </w:rPr>
      </w:pPr>
      <w:hyperlink w:anchor="_Toc9205725" w:history="1">
        <w:r w:rsidR="00A753B9" w:rsidRPr="00E94323">
          <w:rPr>
            <w:rStyle w:val="Hipervnculo"/>
            <w:noProof/>
          </w:rPr>
          <w:t>3.2 Herramientas de conexiones</w:t>
        </w:r>
        <w:r w:rsidR="00A753B9">
          <w:rPr>
            <w:noProof/>
            <w:webHidden/>
          </w:rPr>
          <w:tab/>
        </w:r>
        <w:r w:rsidR="00A753B9">
          <w:rPr>
            <w:noProof/>
            <w:webHidden/>
          </w:rPr>
          <w:fldChar w:fldCharType="begin"/>
        </w:r>
        <w:r w:rsidR="00A753B9">
          <w:rPr>
            <w:noProof/>
            <w:webHidden/>
          </w:rPr>
          <w:instrText xml:space="preserve"> PAGEREF _Toc9205725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72C4C09" w14:textId="50103935" w:rsidR="00A753B9" w:rsidRDefault="00D14574">
      <w:pPr>
        <w:pStyle w:val="TDC2"/>
        <w:tabs>
          <w:tab w:val="right" w:leader="dot" w:pos="9350"/>
        </w:tabs>
        <w:rPr>
          <w:rFonts w:asciiTheme="minorHAnsi" w:eastAsiaTheme="minorEastAsia" w:hAnsiTheme="minorHAnsi" w:cstheme="minorBidi"/>
          <w:noProof/>
        </w:rPr>
      </w:pPr>
      <w:hyperlink w:anchor="_Toc9205726" w:history="1">
        <w:r w:rsidR="00A753B9" w:rsidRPr="00E94323">
          <w:rPr>
            <w:rStyle w:val="Hipervnculo"/>
            <w:noProof/>
          </w:rPr>
          <w:t>3.3 Back-end o DApp</w:t>
        </w:r>
        <w:r w:rsidR="00A753B9">
          <w:rPr>
            <w:noProof/>
            <w:webHidden/>
          </w:rPr>
          <w:tab/>
        </w:r>
        <w:r w:rsidR="00A753B9">
          <w:rPr>
            <w:noProof/>
            <w:webHidden/>
          </w:rPr>
          <w:fldChar w:fldCharType="begin"/>
        </w:r>
        <w:r w:rsidR="00A753B9">
          <w:rPr>
            <w:noProof/>
            <w:webHidden/>
          </w:rPr>
          <w:instrText xml:space="preserve"> PAGEREF _Toc9205726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96DE390" w14:textId="0A73201D" w:rsidR="00A753B9" w:rsidRDefault="00D14574">
      <w:pPr>
        <w:pStyle w:val="TDC1"/>
        <w:rPr>
          <w:rFonts w:asciiTheme="minorHAnsi" w:eastAsiaTheme="minorEastAsia" w:hAnsiTheme="minorHAnsi" w:cstheme="minorBidi"/>
          <w:noProof/>
        </w:rPr>
      </w:pPr>
      <w:hyperlink w:anchor="_Toc9205727" w:history="1">
        <w:r w:rsidR="00A753B9" w:rsidRPr="00E94323">
          <w:rPr>
            <w:rStyle w:val="Hipervnculo"/>
            <w:noProof/>
            <w:lang w:val="es-ES_tradnl"/>
          </w:rPr>
          <w:t>Capítulo 4 - Demo</w:t>
        </w:r>
        <w:r w:rsidR="00A753B9">
          <w:rPr>
            <w:noProof/>
            <w:webHidden/>
          </w:rPr>
          <w:tab/>
        </w:r>
        <w:r w:rsidR="00A753B9">
          <w:rPr>
            <w:noProof/>
            <w:webHidden/>
          </w:rPr>
          <w:fldChar w:fldCharType="begin"/>
        </w:r>
        <w:r w:rsidR="00A753B9">
          <w:rPr>
            <w:noProof/>
            <w:webHidden/>
          </w:rPr>
          <w:instrText xml:space="preserve"> PAGEREF _Toc9205727 \h </w:instrText>
        </w:r>
        <w:r w:rsidR="00A753B9">
          <w:rPr>
            <w:noProof/>
            <w:webHidden/>
          </w:rPr>
        </w:r>
        <w:r w:rsidR="00A753B9">
          <w:rPr>
            <w:noProof/>
            <w:webHidden/>
          </w:rPr>
          <w:fldChar w:fldCharType="separate"/>
        </w:r>
        <w:r w:rsidR="00A753B9">
          <w:rPr>
            <w:noProof/>
            <w:webHidden/>
          </w:rPr>
          <w:t>21</w:t>
        </w:r>
        <w:r w:rsidR="00A753B9">
          <w:rPr>
            <w:noProof/>
            <w:webHidden/>
          </w:rPr>
          <w:fldChar w:fldCharType="end"/>
        </w:r>
      </w:hyperlink>
    </w:p>
    <w:p w14:paraId="67BFF389" w14:textId="1A27E9A2" w:rsidR="00A753B9" w:rsidRDefault="00D14574">
      <w:pPr>
        <w:pStyle w:val="TDC1"/>
        <w:rPr>
          <w:rFonts w:asciiTheme="minorHAnsi" w:eastAsiaTheme="minorEastAsia" w:hAnsiTheme="minorHAnsi" w:cstheme="minorBidi"/>
          <w:noProof/>
        </w:rPr>
      </w:pPr>
      <w:hyperlink w:anchor="_Toc9205728" w:history="1">
        <w:r w:rsidR="00A753B9" w:rsidRPr="00E94323">
          <w:rPr>
            <w:rStyle w:val="Hipervnculo"/>
            <w:noProof/>
            <w:lang w:val="es-ES_tradnl"/>
          </w:rPr>
          <w:t>Capítulo 5 - Conclusión</w:t>
        </w:r>
        <w:r w:rsidR="00A753B9">
          <w:rPr>
            <w:noProof/>
            <w:webHidden/>
          </w:rPr>
          <w:tab/>
        </w:r>
        <w:r w:rsidR="00A753B9">
          <w:rPr>
            <w:noProof/>
            <w:webHidden/>
          </w:rPr>
          <w:fldChar w:fldCharType="begin"/>
        </w:r>
        <w:r w:rsidR="00A753B9">
          <w:rPr>
            <w:noProof/>
            <w:webHidden/>
          </w:rPr>
          <w:instrText xml:space="preserve"> PAGEREF _Toc9205728 \h </w:instrText>
        </w:r>
        <w:r w:rsidR="00A753B9">
          <w:rPr>
            <w:noProof/>
            <w:webHidden/>
          </w:rPr>
        </w:r>
        <w:r w:rsidR="00A753B9">
          <w:rPr>
            <w:noProof/>
            <w:webHidden/>
          </w:rPr>
          <w:fldChar w:fldCharType="separate"/>
        </w:r>
        <w:r w:rsidR="00A753B9">
          <w:rPr>
            <w:noProof/>
            <w:webHidden/>
          </w:rPr>
          <w:t>22</w:t>
        </w:r>
        <w:r w:rsidR="00A753B9">
          <w:rPr>
            <w:noProof/>
            <w:webHidden/>
          </w:rPr>
          <w:fldChar w:fldCharType="end"/>
        </w:r>
      </w:hyperlink>
    </w:p>
    <w:p w14:paraId="49EEC202" w14:textId="5CC9F95F" w:rsidR="00A753B9" w:rsidRDefault="00D14574">
      <w:pPr>
        <w:pStyle w:val="TDC1"/>
        <w:rPr>
          <w:rFonts w:asciiTheme="minorHAnsi" w:eastAsiaTheme="minorEastAsia" w:hAnsiTheme="minorHAnsi" w:cstheme="minorBidi"/>
          <w:noProof/>
        </w:rPr>
      </w:pPr>
      <w:hyperlink w:anchor="_Toc9205729" w:history="1">
        <w:r w:rsidR="00A753B9" w:rsidRPr="00E94323">
          <w:rPr>
            <w:rStyle w:val="Hipervnculo"/>
            <w:noProof/>
          </w:rPr>
          <w:t>Capítulo 6 - Bibliografía</w:t>
        </w:r>
        <w:r w:rsidR="00A753B9">
          <w:rPr>
            <w:noProof/>
            <w:webHidden/>
          </w:rPr>
          <w:tab/>
        </w:r>
        <w:r w:rsidR="00A753B9">
          <w:rPr>
            <w:noProof/>
            <w:webHidden/>
          </w:rPr>
          <w:fldChar w:fldCharType="begin"/>
        </w:r>
        <w:r w:rsidR="00A753B9">
          <w:rPr>
            <w:noProof/>
            <w:webHidden/>
          </w:rPr>
          <w:instrText xml:space="preserve"> PAGEREF _Toc9205729 \h </w:instrText>
        </w:r>
        <w:r w:rsidR="00A753B9">
          <w:rPr>
            <w:noProof/>
            <w:webHidden/>
          </w:rPr>
        </w:r>
        <w:r w:rsidR="00A753B9">
          <w:rPr>
            <w:noProof/>
            <w:webHidden/>
          </w:rPr>
          <w:fldChar w:fldCharType="separate"/>
        </w:r>
        <w:r w:rsidR="00A753B9">
          <w:rPr>
            <w:noProof/>
            <w:webHidden/>
          </w:rPr>
          <w:t>23</w:t>
        </w:r>
        <w:r w:rsidR="00A753B9">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r w:rsidR="00080FEA" w:rsidRPr="00C1078D">
        <w:rPr>
          <w:rPrChange w:id="17" w:author="Microsoft Office User" w:date="2019-04-26T12:05:00Z">
            <w:rPr>
              <w:lang w:val="es-ES_tradnl"/>
            </w:rPr>
          </w:rPrChange>
        </w:rPr>
        <w:br w:type="page"/>
      </w:r>
      <w:bookmarkStart w:id="18" w:name="_Toc9205712"/>
      <w:bookmarkStart w:id="19" w:name="Acknowledgements"/>
      <w:proofErr w:type="spellStart"/>
      <w:r w:rsidR="00496D25" w:rsidRPr="00C1078D">
        <w:rPr>
          <w:rPrChange w:id="20" w:author="Microsoft Office User" w:date="2019-04-26T12:05:00Z">
            <w:rPr>
              <w:lang w:val="es-ES_tradnl"/>
            </w:rPr>
          </w:rPrChange>
        </w:rPr>
        <w:lastRenderedPageBreak/>
        <w:t>Agradecimientos</w:t>
      </w:r>
      <w:bookmarkEnd w:id="18"/>
      <w:proofErr w:type="spellEnd"/>
    </w:p>
    <w:bookmarkEnd w:id="19"/>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1"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1"/>
    </w:p>
    <w:p w14:paraId="57963818" w14:textId="5ED9B7EE" w:rsidR="008E36E4" w:rsidRPr="0094773E" w:rsidRDefault="00AA3176" w:rsidP="008E5C64">
      <w:pPr>
        <w:pStyle w:val="Ttulo1"/>
        <w:rPr>
          <w:lang w:val="es-ES_tradnl"/>
        </w:rPr>
      </w:pPr>
      <w:r w:rsidRPr="00E31036">
        <w:rPr>
          <w:lang w:val="en-US"/>
        </w:rPr>
        <w:br w:type="page"/>
      </w:r>
      <w:bookmarkStart w:id="22" w:name="_Toc9205713"/>
      <w:bookmarkStart w:id="23" w:name="Chapter1"/>
      <w:ins w:id="24" w:author="Pablo Blanco Peris" w:date="2019-05-09T14:28:00Z">
        <w:r w:rsidR="005624BC">
          <w:rPr>
            <w:lang w:val="es-ES_tradnl"/>
          </w:rPr>
          <w:lastRenderedPageBreak/>
          <w:t>Introducción y motivación</w:t>
        </w:r>
      </w:ins>
      <w:bookmarkEnd w:id="22"/>
    </w:p>
    <w:bookmarkEnd w:id="23"/>
    <w:p w14:paraId="6DB39124" w14:textId="04B032A7" w:rsidR="008F3B7C" w:rsidRDefault="008F3B7C" w:rsidP="008F3B7C">
      <w:pPr>
        <w:rPr>
          <w:lang w:val="es-ES_tradnl"/>
        </w:rPr>
      </w:pPr>
      <w:r>
        <w:rPr>
          <w:lang w:val="es-ES_tradnl"/>
        </w:rPr>
        <w:t xml:space="preserve">A pesar </w:t>
      </w:r>
      <w:r w:rsidRPr="008F3B7C">
        <w:t>de que e</w:t>
      </w:r>
      <w:ins w:id="25" w:author="ADRIAN RIESCO RODRIGUEZ" w:date="2019-04-26T15:04:00Z">
        <w:r w:rsidRPr="008F3B7C">
          <w:t>l término</w:t>
        </w:r>
      </w:ins>
      <w:r w:rsidRPr="008F3B7C">
        <w:t xml:space="preserve"> blockchain</w:t>
      </w:r>
      <w:r>
        <w:rPr>
          <w:lang w:val="es-ES_tradnl"/>
        </w:rPr>
        <w:t xml:space="preserve"> naciera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77777777"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3718168A"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26"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27"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28"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1FDE6DC6" w14:textId="7EA3D38D" w:rsidR="00835B63" w:rsidRDefault="00835B63" w:rsidP="008E1D78">
      <w:pPr>
        <w:rPr>
          <w:lang w:val="es-ES_tradnl"/>
        </w:rPr>
      </w:pPr>
      <w:r>
        <w:rPr>
          <w:lang w:val="es-ES_tradnl"/>
        </w:rPr>
        <w:t>Dentro de la plataforma existen dos roles diferenciados, el rol de manager y el rol de usuario.</w:t>
      </w:r>
    </w:p>
    <w:p w14:paraId="6DF7CEA4" w14:textId="06E82160" w:rsidR="00835B63" w:rsidRDefault="00835B63" w:rsidP="008E1D78">
      <w:pPr>
        <w:rPr>
          <w:lang w:val="es-ES_tradnl"/>
        </w:rPr>
      </w:pPr>
      <w:r>
        <w:rPr>
          <w:lang w:val="es-ES_tradnl"/>
        </w:rPr>
        <w:t>El rol de manager cuenta con la funcionalidad de registrar nuevos coches, pero sin embargo no puede alquilar coches, ya que su objetivo únicamente es gestionar los vehículos de la plataforma a través de la aplicación móvil.</w:t>
      </w:r>
    </w:p>
    <w:p w14:paraId="76C44431" w14:textId="6278FEAA" w:rsidR="00835B63" w:rsidRDefault="00835B63" w:rsidP="008E1D78">
      <w:pPr>
        <w:rPr>
          <w:lang w:val="es-ES_tradnl"/>
        </w:rPr>
      </w:pPr>
      <w:r>
        <w:rPr>
          <w:lang w:val="es-ES_tradnl"/>
        </w:rPr>
        <w:t>El rol de usuario no puede registrar nuevos coches, sus capacidades dentro de la aplicación se limitan a alquiler y devolución de coches y añadir crédito a su cuenta en caso de que quiera alquilar una mayor cantidad de coches.</w:t>
      </w:r>
    </w:p>
    <w:p w14:paraId="2B5E1FB6" w14:textId="5B600688" w:rsidR="00835B63" w:rsidRDefault="00835B63" w:rsidP="008E1D78">
      <w:pPr>
        <w:rPr>
          <w:lang w:val="es-ES_tradnl"/>
        </w:rPr>
      </w:pPr>
      <w:r>
        <w:rPr>
          <w:lang w:val="es-ES_tradnl"/>
        </w:rPr>
        <w:t>Cada alquiler cuesta un crédito y un usuario sólo puede alquilar un coche al mismo tiempo.</w:t>
      </w:r>
    </w:p>
    <w:p w14:paraId="0DE76966" w14:textId="68B7F6EC" w:rsidR="003136ED" w:rsidRDefault="003136ED" w:rsidP="008E1D78">
      <w:pPr>
        <w:rPr>
          <w:lang w:val="es-ES_tradnl"/>
        </w:rPr>
      </w:pPr>
      <w:r>
        <w:rPr>
          <w:lang w:val="es-ES_tradnl"/>
        </w:rPr>
        <w:t xml:space="preserve">La aplicación tiene pantallas de </w:t>
      </w:r>
      <w:r w:rsidRPr="00521D44">
        <w:rPr>
          <w:i/>
          <w:lang w:val="es-ES_tradnl"/>
        </w:rPr>
        <w:t>login</w:t>
      </w:r>
      <w:r>
        <w:rPr>
          <w:lang w:val="es-ES_tradnl"/>
        </w:rPr>
        <w:t xml:space="preserve"> y registro de usuarios.</w:t>
      </w:r>
    </w:p>
    <w:p w14:paraId="5AF1D3C2" w14:textId="77777777" w:rsidR="00484A59" w:rsidRDefault="00484A59" w:rsidP="008E1D78">
      <w:pPr>
        <w:rPr>
          <w:lang w:val="es-ES_tradnl"/>
        </w:rPr>
      </w:pPr>
    </w:p>
    <w:p w14:paraId="29184952" w14:textId="06F4D6BB" w:rsidR="00C15074"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centrado en la ubicación del usuario siempre y cuando éste haya consentido los permisos de ubicación del dispositivo.</w:t>
      </w:r>
    </w:p>
    <w:p w14:paraId="4181D312" w14:textId="749D9221" w:rsidR="003136ED" w:rsidRDefault="003136ED" w:rsidP="008E1D78">
      <w:pPr>
        <w:rPr>
          <w:lang w:val="es-ES_tradnl"/>
        </w:rPr>
      </w:pPr>
      <w:r>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BFBF7B2" w14:textId="4BD65CD0" w:rsidR="003136ED"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p>
    <w:p w14:paraId="79B38315" w14:textId="72F25D08" w:rsidR="003136ED" w:rsidRDefault="003136ED" w:rsidP="008E1D78">
      <w:pPr>
        <w:rPr>
          <w:lang w:val="es-ES_tradnl"/>
        </w:rPr>
      </w:pPr>
      <w:r>
        <w:rPr>
          <w:lang w:val="es-ES_tradnl"/>
        </w:rPr>
        <w:t>Además hay una pantalla en el que el usuario puede añadir crédito a su cuenta.</w:t>
      </w:r>
    </w:p>
    <w:p w14:paraId="56E7E494" w14:textId="651FD2DB" w:rsidR="00521D44" w:rsidRDefault="00521D44" w:rsidP="008E1D78">
      <w:pPr>
        <w:rPr>
          <w:lang w:val="es-ES_tradnl"/>
        </w:rPr>
      </w:pPr>
      <w:r>
        <w:rPr>
          <w:lang w:val="es-ES_tradnl"/>
        </w:rPr>
        <w:t xml:space="preserve">En el menú principal también está la opción de </w:t>
      </w:r>
      <w:r w:rsidRPr="00521D44">
        <w:rPr>
          <w:i/>
          <w:lang w:val="es-ES_tradnl"/>
        </w:rPr>
        <w:t>logout</w:t>
      </w:r>
      <w:r>
        <w:rPr>
          <w:lang w:val="es-ES_tradnl"/>
        </w:rPr>
        <w:t xml:space="preserve"> en caso de que el usuario quiera salir de su cuenta.</w:t>
      </w:r>
    </w:p>
    <w:p w14:paraId="277717DD" w14:textId="7502E2E3" w:rsidR="00484A59" w:rsidRDefault="00521D44" w:rsidP="008E1D78">
      <w:pPr>
        <w:rPr>
          <w:lang w:val="es-ES_tradnl"/>
        </w:rPr>
      </w:pPr>
      <w:r>
        <w:rPr>
          <w:lang w:val="es-ES_tradnl"/>
        </w:rPr>
        <w:lastRenderedPageBreak/>
        <w:t>En las siguientes secciones de este documento se detalla toda la funcionalidad de la aplicación y de la gestión de la información tanto de alquiler de vehículos como de gestión de usuarios.</w:t>
      </w:r>
    </w:p>
    <w:p w14:paraId="0AC71707" w14:textId="127BCD91" w:rsidR="00521D44" w:rsidRDefault="00521D44" w:rsidP="008E1D78">
      <w:pPr>
        <w:rPr>
          <w:lang w:val="es-ES_tradnl"/>
        </w:rPr>
      </w:pPr>
      <w:r>
        <w:rPr>
          <w:lang w:val="es-ES_tradnl"/>
        </w:rPr>
        <w:t>También se pueden ver capturas de imágenes de las diferentes secciones y tecnologías con las que cuenta CarChain.</w:t>
      </w:r>
    </w:p>
    <w:p w14:paraId="433EA1DA" w14:textId="77777777" w:rsidR="00521D44" w:rsidRDefault="00521D44" w:rsidP="008E1D78">
      <w:pPr>
        <w:rPr>
          <w:lang w:val="es-ES_tradnl"/>
        </w:rPr>
      </w:pPr>
    </w:p>
    <w:p w14:paraId="22C5143D" w14:textId="23D3C43B" w:rsidR="00C15074" w:rsidRDefault="00C15074" w:rsidP="008E1D78">
      <w:pPr>
        <w:rPr>
          <w:lang w:val="es-ES_tradnl"/>
        </w:rPr>
      </w:pPr>
      <w:r>
        <w:rPr>
          <w:lang w:val="es-ES_tradnl"/>
        </w:rPr>
        <w:t>En el Capítulo 2 se encuentran descritas las tecnologías utilizadas en este proyecto sin entrar en detalle en como se han usado para la implementación de la plataforma.</w:t>
      </w:r>
    </w:p>
    <w:p w14:paraId="0E1BC8F4" w14:textId="46753B15" w:rsidR="00C15074" w:rsidRDefault="00C15074" w:rsidP="008E1D78">
      <w:pPr>
        <w:rPr>
          <w:lang w:val="es-ES_tradnl"/>
        </w:rPr>
      </w:pPr>
      <w:r>
        <w:rPr>
          <w:lang w:val="es-ES_tradnl"/>
        </w:rPr>
        <w:t>En el Capítulo 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77777777" w:rsidR="00217CAF" w:rsidRDefault="00C15074" w:rsidP="00C15074">
      <w:pPr>
        <w:rPr>
          <w:lang w:val="es-ES_tradnl"/>
        </w:rPr>
      </w:pPr>
      <w:r>
        <w:rPr>
          <w:lang w:val="es-ES_tradnl"/>
        </w:rPr>
        <w:t>En el Capítulo 4 se muestra una demo visual de la aplicación así como flujos que sigue y su comportamiento ante distintas situaciones.</w:t>
      </w:r>
    </w:p>
    <w:p w14:paraId="6DCAA028" w14:textId="3592C8C4" w:rsidR="00B0255C" w:rsidRDefault="00217CAF" w:rsidP="00C15074">
      <w:pPr>
        <w:rPr>
          <w:lang w:val="es-ES_tradnl"/>
        </w:rPr>
      </w:pPr>
      <w:r>
        <w:rPr>
          <w:lang w:val="es-ES_tradnl"/>
        </w:rPr>
        <w:t>En el Capítulo 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29" w:name="_Toc9205714"/>
      <w:r>
        <w:rPr>
          <w:lang w:val="es-ES_tradnl"/>
        </w:rPr>
        <w:lastRenderedPageBreak/>
        <w:t>Preliminares</w:t>
      </w:r>
      <w:bookmarkEnd w:id="29"/>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20DB53AD" w:rsidR="0034774E" w:rsidRDefault="0034774E">
      <w:pPr>
        <w:rPr>
          <w:lang w:val="es-ES_tradnl"/>
        </w:rPr>
      </w:pPr>
      <w:r w:rsidRPr="0094773E">
        <w:rPr>
          <w:lang w:val="es-ES_tradnl"/>
        </w:rPr>
        <w:t xml:space="preserve">La tecnología principal en la que se basa este proyecto es </w:t>
      </w:r>
      <w:ins w:id="30" w:author="Pablo Blanco Peris" w:date="2019-04-29T21:58:00Z">
        <w:r w:rsidR="00BF074C" w:rsidRPr="00BF074C">
          <w:rPr>
            <w:i/>
            <w:lang w:val="es-ES_tradnl"/>
          </w:rPr>
          <w:t>b</w:t>
        </w:r>
      </w:ins>
      <w:r w:rsidRPr="00BF074C">
        <w:rPr>
          <w:i/>
          <w:lang w:val="es-ES_tradnl"/>
        </w:rPr>
        <w:t>lockchain</w:t>
      </w:r>
      <w:r w:rsidR="00DE7243">
        <w:rPr>
          <w:i/>
          <w:lang w:val="es-ES_tradnl"/>
        </w:rPr>
        <w:t xml:space="preserve"> </w:t>
      </w:r>
      <w:ins w:id="31" w:author="Pablo Blanco Peris" w:date="2019-05-09T15:20:00Z">
        <w:r w:rsidR="008D1207">
          <w:rPr>
            <w:i/>
            <w:lang w:val="es-ES_tradnl"/>
          </w:rPr>
          <w:t xml:space="preserve"> </w:t>
        </w:r>
      </w:ins>
      <w:ins w:id="32"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33"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34" w:author="ADRIAN RIESCO RODRIGUEZ" w:date="2019-05-16T14:50:00Z">
        <w:r w:rsidR="008B1374">
          <w:rPr>
            <w:lang w:val="es-ES_tradnl"/>
          </w:rPr>
          <w:t>.</w:t>
        </w:r>
      </w:ins>
      <w:r w:rsidR="006E6C86" w:rsidRPr="0094773E">
        <w:rPr>
          <w:lang w:val="es-ES_tradnl"/>
        </w:rPr>
        <w:t xml:space="preserve"> </w:t>
      </w:r>
      <w:ins w:id="35"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36"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37" w:author="Pablo Blanco Peris" w:date="2019-05-15T12:37:00Z">
        <w:r w:rsidR="001E5D42">
          <w:rPr>
            <w:lang w:val="es-ES_tradnl"/>
          </w:rPr>
          <w:t>c</w:t>
        </w:r>
      </w:ins>
      <w:r>
        <w:rPr>
          <w:lang w:val="es-ES_tradnl"/>
        </w:rPr>
        <w:t xml:space="preserve">ontract </w:t>
      </w:r>
      <w:ins w:id="38"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39" w:author="Pablo Blanco Peris" w:date="2019-05-15T12:42:00Z">
        <w:r w:rsidR="00434EEB">
          <w:rPr>
            <w:lang w:val="es-ES_tradnl"/>
          </w:rPr>
          <w:fldChar w:fldCharType="end"/>
        </w:r>
        <w:r w:rsidR="00434EEB">
          <w:rPr>
            <w:lang w:val="es-ES_tradnl"/>
          </w:rPr>
          <w:t xml:space="preserve"> </w:t>
        </w:r>
      </w:ins>
      <w:ins w:id="40"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Ethereum</w:t>
      </w:r>
      <w:r w:rsidR="00DE7243">
        <w:rPr>
          <w:lang w:val="es-ES_tradnl"/>
        </w:rPr>
        <w:t xml:space="preserve"> </w:t>
      </w:r>
      <w:ins w:id="41"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42" w:author="Pablo Blanco Peris" w:date="2019-05-15T12:37:00Z">
        <w:r w:rsidR="001E5D42">
          <w:rPr>
            <w:lang w:val="es-ES_tradnl"/>
          </w:rPr>
          <w:fldChar w:fldCharType="end"/>
        </w:r>
      </w:ins>
      <w:r w:rsidR="00AF5AC0">
        <w:rPr>
          <w:lang w:val="es-ES_tradnl"/>
        </w:rPr>
        <w:t>, concretamente en Rinkeby</w:t>
      </w:r>
      <w:r w:rsidR="00DE7243">
        <w:rPr>
          <w:lang w:val="es-ES_tradnl"/>
        </w:rPr>
        <w:t xml:space="preserve"> </w:t>
      </w:r>
      <w:ins w:id="43"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44" w:author="Pablo Blanco Peris" w:date="2019-05-15T12:38:00Z">
        <w:r w:rsidR="001E5D42">
          <w:rPr>
            <w:lang w:val="es-ES_tradnl"/>
          </w:rPr>
          <w:fldChar w:fldCharType="end"/>
        </w:r>
      </w:ins>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Ethereum enfocada a desarrolladores.</w:t>
      </w:r>
      <w:ins w:id="45" w:author="Pablo Blanco Peris" w:date="2019-05-15T12:41:00Z">
        <w:r w:rsidR="001E5D42">
          <w:rPr>
            <w:lang w:val="es-ES_tradnl"/>
          </w:rPr>
          <w:t xml:space="preserve"> Los Smart contracts son </w:t>
        </w:r>
      </w:ins>
      <w:ins w:id="46"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rPr>
          <w:ins w:id="47" w:author="Pablo Blanco Peris" w:date="2019-05-15T11:34:00Z"/>
        </w:rPr>
      </w:pPr>
      <w:bookmarkStart w:id="48" w:name="_Toc9205715"/>
      <w:r w:rsidRPr="00017398">
        <w:t>Blockchain</w:t>
      </w:r>
      <w:bookmarkEnd w:id="48"/>
    </w:p>
    <w:p w14:paraId="3FAE131F" w14:textId="0CCED451" w:rsidR="00642CE8" w:rsidRPr="006B6DF6" w:rsidRDefault="00642CE8" w:rsidP="003E7FE7">
      <w:pPr>
        <w:pStyle w:val="Ttulo3"/>
        <w:rPr>
          <w:lang w:val="es-ES_tradnl"/>
        </w:rPr>
      </w:pPr>
      <w:bookmarkStart w:id="49" w:name="_Toc9205716"/>
      <w:ins w:id="50" w:author="Pablo Blanco Peris" w:date="2019-05-15T11:34:00Z">
        <w:r>
          <w:rPr>
            <w:lang w:val="es-ES_tradnl"/>
          </w:rPr>
          <w:t>Historia</w:t>
        </w:r>
      </w:ins>
      <w:bookmarkEnd w:id="49"/>
    </w:p>
    <w:p w14:paraId="22529022" w14:textId="3CEC040D" w:rsidR="00642CE8" w:rsidRPr="00642CE8" w:rsidRDefault="00642CE8">
      <w:pPr>
        <w:pStyle w:val="Textoindependiente"/>
        <w:rPr>
          <w:ins w:id="51" w:author="Pablo Blanco Peris" w:date="2019-05-15T11:30:00Z"/>
        </w:rPr>
      </w:pPr>
      <w:ins w:id="52" w:author="Pablo Blanco Peris" w:date="2019-05-15T11:30:00Z">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proofErr w:type="spellEnd"/>
        <w:r w:rsidRPr="00642CE8">
          <w:t xml:space="preserve">, proporcionaron una moneda con un alto grado de privacidad, pero los protocolos en gran parte no lograron ganar terreno debido a su dependencia de un intermediario centralizado. En 1998, Wei </w:t>
        </w:r>
        <w:proofErr w:type="spellStart"/>
        <w:r w:rsidRPr="00642CE8">
          <w:t>Dai</w:t>
        </w:r>
        <w:proofErr w:type="spellEnd"/>
        <w:r w:rsidRPr="00642CE8">
          <w:t xml:space="preserve"> se convirtió en la primera propuesta en introducir la idea de crear dinero mediante la resolución de acertijos computacionales así como en un consenso descentralizado, pero la propuesta fue escas</w:t>
        </w:r>
      </w:ins>
      <w:ins w:id="53" w:author="Pablo Blanco Peris" w:date="2019-05-15T11:31:00Z">
        <w:r>
          <w:t>a</w:t>
        </w:r>
      </w:ins>
      <w:ins w:id="54" w:author="Pablo Blanco Peris" w:date="2019-05-15T11:30:00Z">
        <w:r w:rsidRPr="00642CE8">
          <w:t xml:space="preserve"> en detalles sobre cómo se podría implementar realmente el consenso descentralizado.</w:t>
        </w:r>
      </w:ins>
      <w:ins w:id="55" w:author="Pablo Blanco Peris" w:date="2019-05-15T11:31:00Z">
        <w:r>
          <w:t xml:space="preserve"> Posteriormente,</w:t>
        </w:r>
      </w:ins>
      <w:ins w:id="56" w:author="Pablo Blanco Peris" w:date="2019-05-15T11:30:00Z">
        <w:r w:rsidRPr="00642CE8">
          <w:t xml:space="preserve"> 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ins>
      <w:ins w:id="57" w:author="Pablo Blanco Peris" w:date="2019-05-15T11:35:00Z">
        <w:r>
          <w:t>de</w:t>
        </w:r>
      </w:ins>
      <w:ins w:id="58" w:author="Pablo Blanco Peris" w:date="2019-05-15T11:30:00Z">
        <w:r w:rsidRPr="00642CE8">
          <w:t xml:space="preserve"> criptomoneda, pero no alcanzó el ideal al confiar en la computación confiable como </w:t>
        </w:r>
        <w:r w:rsidRPr="006C685A">
          <w:rPr>
            <w:i/>
          </w:rPr>
          <w:t>back</w:t>
        </w:r>
      </w:ins>
      <w:ins w:id="59" w:author="Pablo Blanco Peris" w:date="2019-05-15T11:32:00Z">
        <w:r w:rsidRPr="006C685A">
          <w:rPr>
            <w:i/>
          </w:rPr>
          <w:t>-</w:t>
        </w:r>
      </w:ins>
      <w:ins w:id="60" w:author="Pablo Blanco Peris" w:date="2019-05-15T11:30:00Z">
        <w:r w:rsidRPr="006C685A">
          <w:rPr>
            <w:i/>
          </w:rPr>
          <w:t>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61" w:author="Pablo Blanco Peris" w:date="2019-05-15T11:35:00Z">
        <w:r>
          <w:t xml:space="preserve"> </w:t>
        </w:r>
        <w:r w:rsidRPr="006C685A">
          <w:rPr>
            <w:i/>
          </w:rPr>
          <w:t>o proof of work</w:t>
        </w:r>
      </w:ins>
      <w:ins w:id="62" w:author="Pablo Blanco Peris" w:date="2019-05-15T11:33:00Z">
        <w:r>
          <w:t xml:space="preserve"> </w:t>
        </w:r>
        <w:r>
          <w:fldChar w:fldCharType="begin"/>
        </w:r>
      </w:ins>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63" w:author="Pablo Blanco Peris" w:date="2019-05-15T11:33:00Z">
        <w:r>
          <w:fldChar w:fldCharType="end"/>
        </w:r>
      </w:ins>
      <w:r w:rsidR="00DE7243">
        <w:t>.</w:t>
      </w:r>
    </w:p>
    <w:p w14:paraId="4F3F7C20" w14:textId="1233349F" w:rsidR="00642CE8" w:rsidRDefault="00642CE8" w:rsidP="00642CE8">
      <w:pPr>
        <w:pStyle w:val="Textoindependiente"/>
        <w:rPr>
          <w:ins w:id="64" w:author="Pablo Blanco Peris" w:date="2019-05-15T11:34:00Z"/>
        </w:rPr>
      </w:pPr>
      <w:ins w:id="65" w:author="Pablo Blanco Peris" w:date="2019-05-15T11:30:00Z">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 xml:space="preserve">llamado proof </w:t>
        </w:r>
        <w:r w:rsidRPr="006C685A">
          <w:rPr>
            <w:i/>
          </w:rPr>
          <w:lastRenderedPageBreak/>
          <w:t>of stake</w:t>
        </w:r>
        <w:r w:rsidRPr="00642CE8">
          <w:t>, que calcula el peso de un nodo como proporcional a sus tenencias de moneda y no a recursos computacionales</w:t>
        </w:r>
      </w:ins>
      <w:r w:rsidR="00DE7243">
        <w:t xml:space="preserve"> </w:t>
      </w:r>
      <w:ins w:id="66" w:author="Pablo Blanco Peris" w:date="2019-05-15T11:48:00Z">
        <w:r w:rsidR="006B6DF6">
          <w:fldChar w:fldCharType="begin"/>
        </w:r>
      </w:ins>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ins w:id="67" w:author="Pablo Blanco Peris" w:date="2019-05-15T11:48:00Z">
        <w:r w:rsidR="006B6DF6">
          <w:fldChar w:fldCharType="end"/>
        </w:r>
      </w:ins>
      <w:r w:rsidR="00DE7243">
        <w:t>.</w:t>
      </w:r>
    </w:p>
    <w:p w14:paraId="37A69A4D" w14:textId="005F9CE9" w:rsidR="00642CE8" w:rsidRDefault="00642CE8" w:rsidP="00642CE8">
      <w:pPr>
        <w:pStyle w:val="Textoindependiente"/>
        <w:rPr>
          <w:ins w:id="68" w:author="Pablo Blanco Peris" w:date="2019-05-15T11:37:00Z"/>
        </w:rPr>
      </w:pPr>
    </w:p>
    <w:p w14:paraId="6F135548" w14:textId="4698F69F" w:rsidR="00AE6B26" w:rsidRPr="006C685A" w:rsidRDefault="00AE6B26" w:rsidP="006C685A">
      <w:pPr>
        <w:pStyle w:val="Ttulo3"/>
        <w:rPr>
          <w:ins w:id="69" w:author="Pablo Blanco Peris" w:date="2019-05-15T11:34:00Z"/>
          <w:lang w:val="es-ES_tradnl"/>
        </w:rPr>
      </w:pPr>
      <w:bookmarkStart w:id="70" w:name="_Toc9205717"/>
      <w:ins w:id="71" w:author="Pablo Blanco Peris" w:date="2019-05-15T11:37:00Z">
        <w:r>
          <w:rPr>
            <w:lang w:val="es-ES_tradnl"/>
          </w:rPr>
          <w:t>¿</w:t>
        </w:r>
        <w:commentRangeStart w:id="72"/>
        <w:r>
          <w:rPr>
            <w:lang w:val="es-ES_tradnl"/>
          </w:rPr>
          <w:t>Qué es blockchain?</w:t>
        </w:r>
      </w:ins>
      <w:commentRangeEnd w:id="72"/>
      <w:r w:rsidR="008B1374">
        <w:rPr>
          <w:rStyle w:val="Refdecomentario"/>
          <w:rFonts w:cs="Times New Roman"/>
          <w:b w:val="0"/>
          <w:i w:val="0"/>
          <w:kern w:val="0"/>
        </w:rPr>
        <w:commentReference w:id="72"/>
      </w:r>
      <w:bookmarkEnd w:id="70"/>
    </w:p>
    <w:p w14:paraId="23F808FA" w14:textId="2DDD363F"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73"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debido a técnicas criptográficas</w:t>
      </w:r>
      <w:ins w:id="74" w:author="Pablo Blanco Peris" w:date="2019-05-15T12:44:00Z">
        <w:r w:rsidR="00970324">
          <w:rPr>
            <w:lang w:val="es-ES_tradnl"/>
          </w:rPr>
          <w:t xml:space="preserve"> </w:t>
        </w:r>
        <w:r w:rsidR="00970324" w:rsidRPr="00642CE8">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75"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76"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77"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78" w:author="ADRIAN RIESCO RODRIGUEZ" w:date="2019-04-26T15:27:00Z">
        <w:r w:rsidR="00BB2FB3">
          <w:rPr>
            <w:lang w:val="es-ES_tradnl"/>
          </w:rPr>
          <w:t>cadena de bloques</w:t>
        </w:r>
      </w:ins>
      <w:r w:rsidRPr="0094773E">
        <w:rPr>
          <w:lang w:val="es-ES_tradnl"/>
        </w:rPr>
        <w:t xml:space="preserve"> ejerce </w:t>
      </w:r>
      <w:ins w:id="79"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80" w:author="ADRIAN RIESCO RODRIGUEZ" w:date="2019-04-26T15:27:00Z">
        <w:r w:rsidR="00BB2FB3">
          <w:rPr>
            <w:lang w:val="es-ES_tradnl"/>
          </w:rPr>
          <w:t xml:space="preserve">con capacidad de </w:t>
        </w:r>
      </w:ins>
      <w:ins w:id="81"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82"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1DD7A7B1"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83" w:author="Pablo Blanco Peris" w:date="2019-05-15T12:45:00Z">
        <w:r w:rsidR="00970324">
          <w:rPr>
            <w:lang w:val="es-ES_tradnl"/>
          </w:rPr>
          <w:t xml:space="preserve"> de confianza </w:t>
        </w:r>
      </w:ins>
      <w:ins w:id="84" w:author="Pablo Blanco Peris" w:date="2019-05-15T12:48:00Z">
        <w:r w:rsidR="00970324">
          <w:rPr>
            <w:lang w:val="es-ES_tradnl"/>
          </w:rPr>
          <w:t>que se encarga de garantizar la seguridad de las comunicaciones y las transacciones digitales</w:t>
        </w:r>
      </w:ins>
      <w:ins w:id="85" w:author="Pablo Blanco Peris" w:date="2019-05-16T01:09:00Z">
        <w:r w:rsidR="0095232C">
          <w:rPr>
            <w:lang w:val="es-ES_tradnl"/>
          </w:rPr>
          <w:t xml:space="preserve"> como podría ser una entidad financiera</w:t>
        </w:r>
      </w:ins>
      <w:r w:rsidRPr="0094773E">
        <w:rPr>
          <w:lang w:val="es-ES_tradnl"/>
        </w:rPr>
        <w:t>.</w:t>
      </w:r>
      <w:ins w:id="86" w:author="Pablo Blanco Peris" w:date="2019-05-15T12:49:00Z">
        <w:r w:rsidR="00970324">
          <w:rPr>
            <w:lang w:val="es-ES_tradnl"/>
          </w:rPr>
          <w:t xml:space="preserve"> Sirven para verificar las identidades de los participantes y evitar fraudes mediante claves p</w:t>
        </w:r>
      </w:ins>
      <w:ins w:id="87" w:author="Pablo Blanco Peris" w:date="2019-05-15T12:50:00Z">
        <w:r w:rsidR="00970324">
          <w:rPr>
            <w:lang w:val="es-ES_tradnl"/>
          </w:rPr>
          <w:t>úblicas y privadas</w:t>
        </w:r>
      </w:ins>
      <w:ins w:id="88" w:author="Pablo Blanco Peris" w:date="2019-05-15T12:55:00Z">
        <w:r w:rsidR="009F0B4E">
          <w:rPr>
            <w:lang w:val="es-ES_tradnl"/>
          </w:rPr>
          <w:t xml:space="preserve"> </w:t>
        </w:r>
        <w:r w:rsidR="009F0B4E">
          <w:rPr>
            <w:lang w:val="es-ES_tradnl"/>
          </w:rPr>
          <w:fldChar w:fldCharType="begin"/>
        </w:r>
      </w:ins>
      <w:r w:rsidR="003E4221">
        <w:rPr>
          <w:lang w:val="es-ES_tradnl"/>
        </w:rPr>
        <w: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E4221">
        <w:rPr>
          <w:noProof/>
          <w:lang w:val="es-ES_tradnl"/>
        </w:rPr>
        <w:t>[14]</w:t>
      </w:r>
      <w:ins w:id="89" w:author="Pablo Blanco Peris" w:date="2019-05-15T12:55:00Z">
        <w:r w:rsidR="009F0B4E">
          <w:rPr>
            <w:lang w:val="es-ES_tradnl"/>
          </w:rPr>
          <w:fldChar w:fldCharType="end"/>
        </w:r>
      </w:ins>
      <w:ins w:id="90" w:author="Pablo Blanco Peris" w:date="2019-05-15T12:50:00Z">
        <w:r w:rsidR="00970324">
          <w:rPr>
            <w:lang w:val="es-ES_tradnl"/>
          </w:rPr>
          <w:t>.</w:t>
        </w:r>
      </w:ins>
      <w:ins w:id="91" w:author="Pablo Blanco Peris" w:date="2019-05-15T12:52:00Z">
        <w:r w:rsidR="00970324">
          <w:rPr>
            <w:lang w:val="es-ES_tradnl"/>
          </w:rPr>
          <w:t xml:space="preserve"> Un ejemplo de autoridad certificadora española podría ser </w:t>
        </w:r>
      </w:ins>
      <w:ins w:id="92" w:author="Pablo Blanco Peris" w:date="2019-05-15T12:54:00Z">
        <w:r w:rsidR="004C1DA7">
          <w:rPr>
            <w:lang w:val="es-ES_tradnl"/>
          </w:rPr>
          <w:t>la Fábrica Nacional de Moneda y Timbre (FNMT</w:t>
        </w:r>
      </w:ins>
      <w:ins w:id="93"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Gracias a las funciones hash</w:t>
      </w:r>
      <w:r w:rsidRPr="00FF4139">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ins w:id="95"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6C25F869" w:rsidR="000352C2" w:rsidRPr="0094773E" w:rsidRDefault="000352C2" w:rsidP="00D71F0E">
      <w:pPr>
        <w:pStyle w:val="Textoindependiente"/>
        <w:rPr>
          <w:lang w:val="es-ES_tradnl"/>
        </w:rPr>
      </w:pPr>
      <w:ins w:id="96" w:author="Pablo Blanco Peris" w:date="2019-05-15T12:58:00Z">
        <w:r>
          <w:rPr>
            <w:lang w:val="es-ES_tradnl"/>
          </w:rPr>
          <w:t>A día de hoy es habitual encontrar noticias relacionadas con la tecnolog</w:t>
        </w:r>
      </w:ins>
      <w:ins w:id="97" w:author="Pablo Blanco Peris" w:date="2019-05-15T12:59:00Z">
        <w:r>
          <w:rPr>
            <w:lang w:val="es-ES_tradnl"/>
          </w:rPr>
          <w:t xml:space="preserve">ía blockchain y las DApps </w:t>
        </w:r>
      </w:ins>
      <w:ins w:id="98" w:author="Pablo Blanco Peris" w:date="2019-05-15T13:00:00Z">
        <w:r>
          <w:rPr>
            <w:lang w:val="es-ES_tradnl"/>
          </w:rPr>
          <w:t xml:space="preserve">(aplicaciones descentralizadas) </w:t>
        </w:r>
      </w:ins>
      <w:ins w:id="99" w:author="Pablo Blanco Peris" w:date="2019-05-15T12:59:00Z">
        <w:r>
          <w:rPr>
            <w:lang w:val="es-ES_tradnl"/>
          </w:rPr>
          <w:t>y la fuerte inversión que se está movilizando en este sector. Por ejemplo, las D</w:t>
        </w:r>
      </w:ins>
      <w:ins w:id="100" w:author="Pablo Blanco Peris" w:date="2019-05-15T13:00:00Z">
        <w:r>
          <w:rPr>
            <w:lang w:val="es-ES_tradnl"/>
          </w:rPr>
          <w:t xml:space="preserve">Apps movilizaron 6.700 millones de dólares en 2018 </w:t>
        </w:r>
        <w:r>
          <w:rPr>
            <w:lang w:val="es-ES_tradnl"/>
          </w:rPr>
          <w:fldChar w:fldCharType="begin"/>
        </w:r>
      </w:ins>
      <w:r w:rsidR="003E4221">
        <w:rPr>
          <w:lang w:val="es-ES_tradnl"/>
        </w:rPr>
        <w: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E4221">
        <w:rPr>
          <w:noProof/>
          <w:lang w:val="es-ES_tradnl"/>
        </w:rPr>
        <w:t>[15]</w:t>
      </w:r>
      <w:ins w:id="101" w:author="Pablo Blanco Peris" w:date="2019-05-15T13:00:00Z">
        <w:r>
          <w:rPr>
            <w:lang w:val="es-ES_tradnl"/>
          </w:rPr>
          <w:fldChar w:fldCharType="end"/>
        </w:r>
      </w:ins>
      <w:ins w:id="102"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103" w:author="Pablo Blanco Peris" w:date="2019-05-15T13:02:00Z">
        <w:r w:rsidR="000833C4">
          <w:rPr>
            <w:lang w:val="es-ES_tradnl"/>
          </w:rPr>
          <w:t xml:space="preserve"> cubre los hechos más relevantes a las tecnologías Bitcoin</w:t>
        </w:r>
      </w:ins>
      <w:ins w:id="104" w:author="Pablo Blanco Peris" w:date="2019-05-15T13:03:00Z">
        <w:r w:rsidR="000833C4">
          <w:rPr>
            <w:lang w:val="es-ES_tradnl"/>
          </w:rPr>
          <w:t xml:space="preserve"> ofreciendo noticias</w:t>
        </w:r>
      </w:ins>
      <w:ins w:id="105" w:author="Pablo Blanco Peris" w:date="2019-05-15T13:04:00Z">
        <w:r w:rsidR="000833C4">
          <w:rPr>
            <w:lang w:val="es-ES_tradnl"/>
          </w:rPr>
          <w:t>,</w:t>
        </w:r>
      </w:ins>
      <w:ins w:id="106" w:author="Pablo Blanco Peris" w:date="2019-05-15T13:03:00Z">
        <w:r w:rsidR="000833C4">
          <w:rPr>
            <w:lang w:val="es-ES_tradnl"/>
          </w:rPr>
          <w:t xml:space="preserve"> avances y tendencias</w:t>
        </w:r>
      </w:ins>
      <w:ins w:id="107" w:author="Pablo Blanco Peris" w:date="2019-05-15T13:04:00Z">
        <w:r w:rsidR="000833C4">
          <w:rPr>
            <w:lang w:val="es-ES_tradnl"/>
          </w:rPr>
          <w:t xml:space="preserve"> sobre estos temas </w:t>
        </w:r>
      </w:ins>
      <w:ins w:id="108" w:author="Pablo Blanco Peris" w:date="2019-05-15T13:05:00Z">
        <w:r w:rsidR="00DE4C47">
          <w:rPr>
            <w:lang w:val="es-ES_tradnl"/>
          </w:rPr>
          <w:fldChar w:fldCharType="begin"/>
        </w:r>
      </w:ins>
      <w:r w:rsidR="003E4221">
        <w:rPr>
          <w:lang w:val="es-ES_tradnl"/>
        </w:rPr>
        <w: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E4221">
        <w:rPr>
          <w:noProof/>
          <w:lang w:val="es-ES_tradnl"/>
        </w:rPr>
        <w:t>[16]</w:t>
      </w:r>
      <w:ins w:id="109" w:author="Pablo Blanco Peris" w:date="2019-05-15T13:05:00Z">
        <w:r w:rsidR="00DE4C47">
          <w:rPr>
            <w:lang w:val="es-ES_tradnl"/>
          </w:rPr>
          <w:fldChar w:fldCharType="end"/>
        </w:r>
      </w:ins>
      <w:ins w:id="110"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94773E">
        <w:rPr>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11" w:author="ADRIAN RIESCO RODRIGUEZ" w:date="2019-05-16T14:53:00Z">
        <w:r w:rsidR="008B1374">
          <w:rPr>
            <w:lang w:val="es-ES_tradnl"/>
          </w:rPr>
          <w:t>s</w:t>
        </w:r>
      </w:ins>
      <w:r w:rsidRPr="0094773E">
        <w:rPr>
          <w:lang w:val="es-ES_tradnl"/>
        </w:rPr>
        <w:t xml:space="preserve"> característica</w:t>
      </w:r>
      <w:ins w:id="112"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13"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ins w:id="114"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115" w:author="ADRIAN RIESCO RODRIGUEZ" w:date="2019-04-26T15:43:00Z">
        <w:r w:rsidR="003542A2">
          <w:rPr>
            <w:lang w:val="es-ES_tradnl"/>
          </w:rPr>
          <w:t>.</w:t>
        </w:r>
      </w:ins>
      <w:r w:rsidRPr="0094773E">
        <w:rPr>
          <w:lang w:val="es-ES_tradnl"/>
        </w:rPr>
        <w:t xml:space="preserve"> </w:t>
      </w:r>
      <w:ins w:id="116"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6F5DB8">
      <w:pPr>
        <w:pStyle w:val="Ttulo3"/>
        <w:rPr>
          <w:lang w:val="es-ES_tradnl"/>
        </w:rPr>
      </w:pPr>
      <w:bookmarkStart w:id="117" w:name="_Toc9205718"/>
      <w:r>
        <w:rPr>
          <w:lang w:val="es-ES_tradnl"/>
        </w:rPr>
        <w:t>Tipos de blockchain</w:t>
      </w:r>
      <w:bookmarkEnd w:id="117"/>
    </w:p>
    <w:p w14:paraId="1047A197" w14:textId="77777777" w:rsidR="00773291" w:rsidRPr="00773291" w:rsidRDefault="00773291" w:rsidP="00773291">
      <w:r w:rsidRPr="00773291">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773291">
      <w:pPr>
        <w:pStyle w:val="Ttulo4"/>
        <w:rPr>
          <w:lang w:val="es-ES_tradnl"/>
        </w:rPr>
      </w:pPr>
      <w:bookmarkStart w:id="118" w:name="_Toc517726530"/>
      <w:r w:rsidRPr="00773291">
        <w:rPr>
          <w:lang w:val="es-ES_tradnl"/>
        </w:rPr>
        <w:t>Blockchains públicas</w:t>
      </w:r>
      <w:bookmarkEnd w:id="118"/>
    </w:p>
    <w:p w14:paraId="696DE7C3" w14:textId="55662931" w:rsidR="00775C3C" w:rsidRDefault="00773291" w:rsidP="00773291">
      <w:pPr>
        <w:pStyle w:val="Textoindependiente"/>
        <w:rPr>
          <w:ins w:id="119" w:author="Pablo Blanco Peris" w:date="2019-05-15T13:21:00Z"/>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ins w:id="120" w:author="ADRIAN RIESCO RODRIGUEZ" w:date="2019-04-26T15:43:00Z">
        <w:r w:rsidR="003542A2">
          <w:rPr>
            <w:lang w:val="es-ES_tradnl"/>
          </w:rPr>
          <w:t>ellas</w:t>
        </w:r>
      </w:ins>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ins w:id="121" w:author="ADRIAN RIESCO RODRIGUEZ" w:date="2019-04-26T15:43:00Z">
        <w:r w:rsidR="003542A2">
          <w:rPr>
            <w:lang w:val="es-ES_tradnl"/>
          </w:rPr>
          <w:t>ú</w:t>
        </w:r>
      </w:ins>
      <w:r w:rsidRPr="00773291">
        <w:rPr>
          <w:lang w:val="es-ES_tradnl"/>
        </w:rPr>
        <w:t xml:space="preserve">blica, con </w:t>
      </w:r>
      <w:ins w:id="122"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123" w:author="Pablo Blanco Peris" w:date="2019-05-15T13:05:00Z">
        <w:r w:rsidR="00015A7C">
          <w:rPr>
            <w:lang w:val="es-ES_tradnl"/>
          </w:rPr>
          <w:t xml:space="preserve"> </w:t>
        </w:r>
      </w:ins>
      <w:ins w:id="124"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125" w:author="Pablo Blanco Peris" w:date="2019-05-15T13:06:00Z">
        <w:r w:rsidR="00015A7C">
          <w:rPr>
            <w:lang w:val="es-ES_tradnl"/>
          </w:rPr>
          <w:fldChar w:fldCharType="end"/>
        </w:r>
      </w:ins>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ins w:id="126" w:author="ADRIAN RIESCO RODRIGUEZ" w:date="2019-04-26T15:44:00Z">
        <w:r w:rsidR="00C66D12">
          <w:rPr>
            <w:lang w:val="es-ES_tradnl"/>
          </w:rPr>
          <w:t xml:space="preserve"> </w:t>
        </w:r>
      </w:ins>
    </w:p>
    <w:p w14:paraId="7F23719D" w14:textId="633837BA" w:rsidR="00775C3C" w:rsidRDefault="00775C3C" w:rsidP="00775C3C">
      <w:pPr>
        <w:rPr>
          <w:ins w:id="127" w:author="Pablo Blanco Peris" w:date="2019-05-15T13:21:00Z"/>
        </w:rPr>
      </w:pPr>
      <w:ins w:id="128" w:author="Pablo Blanco Peris" w:date="2019-05-15T13:21:00Z">
        <w:r w:rsidRPr="00773291">
          <w:t xml:space="preserve">Las blockchains públicas </w:t>
        </w:r>
      </w:ins>
      <w:ins w:id="129" w:author="Pablo Blanco Peris" w:date="2019-05-15T13:22:00Z">
        <w:r>
          <w:t>se caracterizan por ser</w:t>
        </w:r>
      </w:ins>
      <w:ins w:id="130" w:author="Pablo Blanco Peris" w:date="2019-05-15T13:21:00Z">
        <w:r w:rsidRPr="00773291">
          <w:t xml:space="preserve">: </w:t>
        </w:r>
      </w:ins>
    </w:p>
    <w:p w14:paraId="0DCA8089" w14:textId="77777777" w:rsidR="00775C3C" w:rsidRPr="008D7A7F" w:rsidRDefault="00775C3C" w:rsidP="00775C3C">
      <w:pPr>
        <w:pStyle w:val="Textoindependiente"/>
        <w:numPr>
          <w:ilvl w:val="0"/>
          <w:numId w:val="16"/>
        </w:numPr>
        <w:rPr>
          <w:ins w:id="131" w:author="Pablo Blanco Peris" w:date="2019-05-15T13:21:00Z"/>
          <w:lang w:val="es-ES_tradnl"/>
        </w:rPr>
      </w:pPr>
      <w:ins w:id="132"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133" w:author="Pablo Blanco Peris" w:date="2019-05-15T13:21:00Z"/>
          <w:b/>
          <w:lang w:val="es-ES_tradnl"/>
        </w:rPr>
      </w:pPr>
      <w:ins w:id="134"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135" w:author="Pablo Blanco Peris" w:date="2019-05-15T13:21:00Z"/>
          <w:lang w:val="es-ES_tradnl"/>
        </w:rPr>
      </w:pPr>
      <w:ins w:id="136" w:author="Pablo Blanco Peris" w:date="2019-05-15T13:21:00Z">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137" w:author="Pablo Blanco Peris" w:date="2019-05-15T13:21:00Z"/>
          <w:lang w:val="es-ES_tradnl"/>
        </w:rPr>
      </w:pPr>
      <w:ins w:id="138" w:author="Pablo Blanco Peris" w:date="2019-05-15T13:21:00Z">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139" w:author="Pablo Blanco Peris" w:date="2019-05-15T13:21:00Z"/>
          <w:lang w:val="es-ES_tradnl"/>
        </w:rPr>
      </w:pPr>
      <w:ins w:id="140" w:author="Pablo Blanco Peris" w:date="2019-05-15T13:21:00Z">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ins>
    </w:p>
    <w:p w14:paraId="442B4115" w14:textId="3A68633A" w:rsidR="00775C3C" w:rsidRDefault="00775C3C" w:rsidP="00775C3C">
      <w:pPr>
        <w:rPr>
          <w:ins w:id="141" w:author="Pablo Blanco Peris" w:date="2019-05-15T13:25:00Z"/>
        </w:rPr>
      </w:pPr>
    </w:p>
    <w:p w14:paraId="6B6F5D23" w14:textId="77777777" w:rsidR="00775C3C" w:rsidRPr="00773291" w:rsidRDefault="00775C3C" w:rsidP="00775C3C">
      <w:pPr>
        <w:pStyle w:val="Textoindependiente"/>
        <w:rPr>
          <w:ins w:id="142" w:author="Pablo Blanco Peris" w:date="2019-05-15T13:25:00Z"/>
          <w:lang w:val="es-ES_tradnl"/>
        </w:rPr>
      </w:pPr>
      <w:ins w:id="143"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t>
        </w:r>
      </w:ins>
    </w:p>
    <w:p w14:paraId="51B36D27" w14:textId="77777777" w:rsidR="00775C3C" w:rsidRPr="002033DA" w:rsidRDefault="00775C3C" w:rsidP="00775C3C">
      <w:pPr>
        <w:rPr>
          <w:ins w:id="144" w:author="Pablo Blanco Peris" w:date="2019-05-15T13:21:00Z"/>
          <w:lang w:val="es-ES_tradnl"/>
        </w:rPr>
      </w:pPr>
    </w:p>
    <w:p w14:paraId="6A6E4C32" w14:textId="0E13867D" w:rsidR="00773291" w:rsidRPr="00773291" w:rsidRDefault="00775C3C" w:rsidP="00775C3C">
      <w:pPr>
        <w:pStyle w:val="Textoindependiente"/>
        <w:rPr>
          <w:lang w:val="es-ES_tradnl"/>
        </w:rPr>
      </w:pPr>
      <w:ins w:id="145" w:author="Pablo Blanco Peris" w:date="2019-05-15T13:21:00Z">
        <w:r>
          <w:t>Este proyecto</w:t>
        </w:r>
        <w:r w:rsidRPr="00773291">
          <w:t xml:space="preserve"> </w:t>
        </w:r>
      </w:ins>
      <w:ins w:id="146" w:author="Pablo Blanco Peris" w:date="2019-05-15T13:22:00Z">
        <w:r>
          <w:t xml:space="preserve">utiliza la </w:t>
        </w:r>
      </w:ins>
      <w:ins w:id="147" w:author="Pablo Blanco Peris" w:date="2019-05-15T13:21:00Z">
        <w:r w:rsidRPr="002033DA">
          <w:rPr>
            <w:i/>
          </w:rPr>
          <w:t>blockchain</w:t>
        </w:r>
        <w:r>
          <w:t xml:space="preserve"> Ethereum</w:t>
        </w:r>
      </w:ins>
      <w:ins w:id="148" w:author="Pablo Blanco Peris" w:date="2019-05-15T13:24:00Z">
        <w:r>
          <w:rPr>
            <w:lang w:val="es-ES_tradnl"/>
          </w:rPr>
          <w:t xml:space="preserve">. , que </w:t>
        </w:r>
      </w:ins>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blockchain pública por detrás de Bitcoin. Cabe mencionar cuando se habla sobre blockchains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E4221">
        <w:rPr>
          <w:lang w:val="es-ES_tradnl"/>
        </w:rPr>
        <w: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E4221">
        <w:rPr>
          <w:noProof/>
          <w:lang w:val="es-ES_tradnl"/>
        </w:rPr>
        <w:t>[17]</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E4221">
        <w:rPr>
          <w:lang w:val="es-ES_tradnl"/>
        </w:rPr>
        <w: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E4221">
        <w:rPr>
          <w:noProof/>
          <w:lang w:val="es-ES_tradnl"/>
        </w:rPr>
        <w:t>[18]</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773291">
      <w:pPr>
        <w:pStyle w:val="Ttulo4"/>
        <w:rPr>
          <w:lang w:val="es-ES_tradnl"/>
        </w:rPr>
      </w:pPr>
      <w:bookmarkStart w:id="149" w:name="_Toc517726531"/>
      <w:r w:rsidRPr="00773291">
        <w:rPr>
          <w:lang w:val="es-ES_tradnl"/>
        </w:rPr>
        <w:t>Blockchains privadas</w:t>
      </w:r>
      <w:bookmarkEnd w:id="149"/>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301D9921"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blockchain esté limitada a </w:t>
      </w:r>
      <w:ins w:id="150" w:author="Pablo Blanco Peris" w:date="2019-05-15T13:16:00Z">
        <w:r w:rsidR="00342EBC">
          <w:t>estos</w:t>
        </w:r>
        <w:r w:rsidR="00342EBC" w:rsidRPr="00773291">
          <w:t xml:space="preserve"> </w:t>
        </w:r>
      </w:ins>
      <w:r w:rsidRPr="00773291">
        <w:t>usuarios.</w:t>
      </w:r>
      <w:ins w:id="151" w:author="Pablo Blanco Peris" w:date="2019-05-15T13:17:00Z">
        <w:r w:rsidR="00775C3C">
          <w:t xml:space="preserve"> Existen diferentes tipos de permisos, por ejemplo pueden existir usuarios que sólo sean capaces de leer la información y pueden existir por otro lado usuarios con la capacidad de acceder</w:t>
        </w:r>
      </w:ins>
      <w:ins w:id="152" w:author="Pablo Blanco Peris" w:date="2019-05-15T13:18:00Z">
        <w:r w:rsidR="00775C3C">
          <w:t xml:space="preserve"> a la información y de realizar transacciones.</w:t>
        </w:r>
      </w:ins>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Cuanta mayor sea la cantidad de figuras que forman parte del consenso, mayor nivel de descentralización. Por lo que existen blockchain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Algunas de las blockchains privadas más famosas a día de hoy son:</w:t>
      </w:r>
    </w:p>
    <w:p w14:paraId="3747DE79" w14:textId="5E249FE2" w:rsidR="00342DAA" w:rsidRDefault="00342DAA" w:rsidP="00342DAA">
      <w:pPr>
        <w:pStyle w:val="Textoindependiente"/>
        <w:numPr>
          <w:ilvl w:val="0"/>
          <w:numId w:val="16"/>
        </w:numPr>
      </w:pPr>
      <w:r w:rsidRPr="00342DAA">
        <w:t>Hyperledger</w:t>
      </w:r>
      <w:r w:rsidR="008A29C8">
        <w:t xml:space="preserve"> </w:t>
      </w:r>
      <w:ins w:id="153" w:author="Pablo Blanco Peris" w:date="2019-05-15T13:19:00Z">
        <w:r w:rsidR="00775C3C">
          <w:fldChar w:fldCharType="begin"/>
        </w:r>
      </w:ins>
      <w:r w:rsidR="003E4221">
        <w: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E4221">
        <w:rPr>
          <w:noProof/>
        </w:rPr>
        <w:t>[19]</w:t>
      </w:r>
      <w:ins w:id="154" w:author="Pablo Blanco Peris" w:date="2019-05-15T13:19:00Z">
        <w:r w:rsidR="00775C3C">
          <w:fldChar w:fldCharType="end"/>
        </w:r>
      </w:ins>
      <w:r w:rsidRPr="00342DAA">
        <w:t>, para la fundación Linux.</w:t>
      </w:r>
    </w:p>
    <w:p w14:paraId="5B2E8ACB" w14:textId="16518904" w:rsidR="00342DAA" w:rsidRPr="00342DAA" w:rsidRDefault="00342DAA" w:rsidP="00342DAA">
      <w:pPr>
        <w:pStyle w:val="Textoindependiente"/>
        <w:numPr>
          <w:ilvl w:val="0"/>
          <w:numId w:val="16"/>
        </w:numPr>
      </w:pPr>
      <w:r w:rsidRPr="00342DAA">
        <w:t>R3</w:t>
      </w:r>
      <w:r w:rsidR="008A29C8">
        <w:t xml:space="preserve"> </w:t>
      </w:r>
      <w:ins w:id="155" w:author="Pablo Blanco Peris" w:date="2019-05-15T13:19:00Z">
        <w:r w:rsidR="00775C3C">
          <w:fldChar w:fldCharType="begin"/>
        </w:r>
      </w:ins>
      <w:r w:rsidR="003E4221">
        <w: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E4221">
        <w:rPr>
          <w:noProof/>
        </w:rPr>
        <w:t>[20]</w:t>
      </w:r>
      <w:ins w:id="156" w:author="Pablo Blanco Peris" w:date="2019-05-15T13:19:00Z">
        <w:r w:rsidR="00775C3C">
          <w:fldChar w:fldCharType="end"/>
        </w:r>
      </w:ins>
      <w:r w:rsidRPr="00342DAA">
        <w:t>, que se trata de un consorcio de bancos a nivel internacional para desarrollar soluciones bancarias a través de una blockchain privada.</w:t>
      </w:r>
    </w:p>
    <w:p w14:paraId="238F687C" w14:textId="4CA26401" w:rsidR="00773291" w:rsidRPr="00773291" w:rsidRDefault="00342DAA" w:rsidP="00342DAA">
      <w:pPr>
        <w:pStyle w:val="Textoindependiente"/>
        <w:numPr>
          <w:ilvl w:val="0"/>
          <w:numId w:val="16"/>
        </w:numPr>
      </w:pPr>
      <w:r w:rsidRPr="00342DAA">
        <w:t>Ripple</w:t>
      </w:r>
      <w:r w:rsidR="008A29C8">
        <w:t xml:space="preserve"> </w:t>
      </w:r>
      <w:ins w:id="157" w:author="Pablo Blanco Peris" w:date="2019-05-15T13:19:00Z">
        <w:r w:rsidR="00775C3C">
          <w:fldChar w:fldCharType="begin"/>
        </w:r>
      </w:ins>
      <w:r w:rsidR="003E4221">
        <w: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E4221">
        <w:rPr>
          <w:noProof/>
        </w:rPr>
        <w:t>[21]</w:t>
      </w:r>
      <w:ins w:id="158" w:author="Pablo Blanco Peris" w:date="2019-05-15T13:19:00Z">
        <w:r w:rsidR="00775C3C">
          <w:fldChar w:fldCharType="end"/>
        </w:r>
      </w:ins>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773291">
      <w:pPr>
        <w:pStyle w:val="Ttulo4"/>
        <w:rPr>
          <w:lang w:val="es-ES_tradnl"/>
        </w:rPr>
      </w:pPr>
      <w:bookmarkStart w:id="159" w:name="_Toc517726532"/>
      <w:r w:rsidRPr="00773291">
        <w:rPr>
          <w:lang w:val="es-ES_tradnl"/>
        </w:rPr>
        <w:t>Blockchains híbridas</w:t>
      </w:r>
      <w:bookmarkEnd w:id="159"/>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ins w:id="160" w:author="ADRIAN RIESCO RODRIGUEZ" w:date="2019-04-26T15:57:00Z">
        <w:r w:rsidR="00E73726">
          <w:t xml:space="preserve"> </w:t>
        </w:r>
      </w:ins>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166D8354" w:rsidR="00773291" w:rsidRPr="000A0674" w:rsidRDefault="00773291" w:rsidP="000A0674">
      <w:pPr>
        <w:pStyle w:val="Textoindependiente"/>
        <w:numPr>
          <w:ilvl w:val="0"/>
          <w:numId w:val="16"/>
        </w:numPr>
      </w:pPr>
      <w:r w:rsidRPr="000A0674">
        <w:t>BigchainDB</w:t>
      </w:r>
      <w:ins w:id="161" w:author="Pablo Blanco Peris" w:date="2019-05-15T13:26:00Z">
        <w:r w:rsidR="00B42F26">
          <w:t xml:space="preserve"> </w:t>
        </w:r>
        <w:r w:rsidR="00B42F26">
          <w:fldChar w:fldCharType="begin"/>
        </w:r>
      </w:ins>
      <w:r w:rsidR="003E4221">
        <w: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E4221">
        <w:rPr>
          <w:noProof/>
        </w:rPr>
        <w:t>[22]</w:t>
      </w:r>
      <w:ins w:id="162" w:author="Pablo Blanco Peris" w:date="2019-05-15T13:26:00Z">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ins>
      <w:r w:rsidRPr="000A0674">
        <w:t>.</w:t>
      </w:r>
    </w:p>
    <w:p w14:paraId="19DAEE2B" w14:textId="003324AF" w:rsidR="00773291" w:rsidRPr="000A0674" w:rsidRDefault="00773291" w:rsidP="000A0674">
      <w:pPr>
        <w:pStyle w:val="Textoindependiente"/>
        <w:numPr>
          <w:ilvl w:val="0"/>
          <w:numId w:val="16"/>
        </w:numPr>
      </w:pPr>
      <w:r w:rsidRPr="000A0674">
        <w:t>Evernym</w:t>
      </w:r>
      <w:ins w:id="163" w:author="Pablo Blanco Peris" w:date="2019-05-15T13:31:00Z">
        <w:r w:rsidR="00B42F26">
          <w:t xml:space="preserve"> </w:t>
        </w:r>
      </w:ins>
      <w:ins w:id="164" w:author="Pablo Blanco Peris" w:date="2019-05-15T13:32:00Z">
        <w:r w:rsidR="00B42F26">
          <w:fldChar w:fldCharType="begin"/>
        </w:r>
      </w:ins>
      <w:r w:rsidR="003E4221">
        <w: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E4221">
        <w:rPr>
          <w:noProof/>
        </w:rPr>
        <w:t>[23]</w:t>
      </w:r>
      <w:ins w:id="165" w:author="Pablo Blanco Peris" w:date="2019-05-15T13:32:00Z">
        <w:r w:rsidR="00B42F26">
          <w:fldChar w:fldCharType="end"/>
        </w:r>
      </w:ins>
      <w:ins w:id="166" w:author="Pablo Blanco Peris" w:date="2019-05-15T13:30:00Z">
        <w:r w:rsidR="00B42F26">
          <w:t xml:space="preserve">, que ofrece </w:t>
        </w:r>
      </w:ins>
      <w:ins w:id="167" w:author="Pablo Blanco Peris" w:date="2019-05-15T13:31:00Z">
        <w:r w:rsidR="00B42F26">
          <w:t xml:space="preserve">la posibilidad de presentar </w:t>
        </w:r>
      </w:ins>
      <w:ins w:id="168" w:author="Pablo Blanco Peris" w:date="2019-05-15T13:30:00Z">
        <w:r w:rsidR="00B42F26" w:rsidRPr="00B42F26">
          <w:t>información de identidad de cualquier tipo a cualquier otra persona en el mundo</w:t>
        </w:r>
      </w:ins>
      <w:r w:rsidRPr="000A0674">
        <w:t>.</w:t>
      </w:r>
    </w:p>
    <w:p w14:paraId="7EEFB757" w14:textId="06D40BB9" w:rsidR="006F5DB8" w:rsidRDefault="00356E43" w:rsidP="003E7FE7">
      <w:pPr>
        <w:pStyle w:val="Ttulo3"/>
        <w:rPr>
          <w:ins w:id="169" w:author="Pablo Blanco Peris" w:date="2019-05-16T00:30:00Z"/>
        </w:rPr>
      </w:pPr>
      <w:bookmarkStart w:id="170" w:name="_Toc9205719"/>
      <w:ins w:id="171" w:author="Pablo Blanco Peris" w:date="2019-05-16T00:30:00Z">
        <w:r>
          <w:t>Proof</w:t>
        </w:r>
      </w:ins>
      <w:ins w:id="172" w:author="Pablo Blanco Peris" w:date="2019-05-16T00:34:00Z">
        <w:r>
          <w:t>-</w:t>
        </w:r>
      </w:ins>
      <w:ins w:id="173" w:author="Pablo Blanco Peris" w:date="2019-05-16T00:30:00Z">
        <w:r>
          <w:t>of</w:t>
        </w:r>
      </w:ins>
      <w:ins w:id="174" w:author="Pablo Blanco Peris" w:date="2019-05-16T00:34:00Z">
        <w:r>
          <w:t>-</w:t>
        </w:r>
      </w:ins>
      <w:ins w:id="175" w:author="Pablo Blanco Peris" w:date="2019-05-16T00:30:00Z">
        <w:r>
          <w:t>work</w:t>
        </w:r>
        <w:bookmarkEnd w:id="170"/>
      </w:ins>
    </w:p>
    <w:p w14:paraId="3B6C5939" w14:textId="0ACF29EF" w:rsidR="00356E43" w:rsidRDefault="00356E43" w:rsidP="00356E43">
      <w:pPr>
        <w:pStyle w:val="Textoindependiente"/>
        <w:rPr>
          <w:ins w:id="176" w:author="Pablo Blanco Peris" w:date="2019-05-16T00:30:00Z"/>
        </w:rPr>
      </w:pPr>
      <w:ins w:id="177" w:author="Pablo Blanco Peris" w:date="2019-05-16T00:34:00Z">
        <w:r w:rsidRPr="00356E43">
          <w:t xml:space="preserve">La prueba de trabajo implica la búsqueda de un valor que, cuando se </w:t>
        </w:r>
      </w:ins>
      <w:ins w:id="178" w:author="Pablo Blanco Peris" w:date="2019-05-16T00:35:00Z">
        <w:r>
          <w:t>aplica</w:t>
        </w:r>
      </w:ins>
      <w:ins w:id="179" w:author="Pablo Blanco Peris" w:date="2019-05-16T00:34:00Z">
        <w:r w:rsidRPr="00356E43">
          <w:t xml:space="preserve"> el hash, como </w:t>
        </w:r>
      </w:ins>
      <w:ins w:id="180" w:author="Pablo Blanco Peris" w:date="2019-05-16T00:35:00Z">
        <w:r w:rsidR="00CC6192">
          <w:t xml:space="preserve"> por ejemplo </w:t>
        </w:r>
      </w:ins>
      <w:ins w:id="181" w:author="Pablo Blanco Peris" w:date="2019-05-16T00:34:00Z">
        <w:r w:rsidRPr="00356E43">
          <w:t xml:space="preserve">con SHA-256, el </w:t>
        </w:r>
      </w:ins>
      <w:ins w:id="182" w:author="ADRIAN RIESCO RODRIGUEZ" w:date="2019-05-16T14:55:00Z">
        <w:r w:rsidR="008B1374">
          <w:t>resultado</w:t>
        </w:r>
      </w:ins>
      <w:ins w:id="183" w:author="Pablo Blanco Peris" w:date="2019-05-16T00:34:00Z">
        <w:r w:rsidRPr="00356E43">
          <w:t xml:space="preserve"> </w:t>
        </w:r>
      </w:ins>
      <w:ins w:id="184" w:author="Pablo Blanco Peris" w:date="2019-05-16T00:35:00Z">
        <w:r w:rsidR="00CC6192">
          <w:t xml:space="preserve">debe comenzar </w:t>
        </w:r>
      </w:ins>
      <w:ins w:id="185" w:author="Pablo Blanco Peris" w:date="2019-05-16T00:34:00Z">
        <w:r w:rsidRPr="00356E43">
          <w:t xml:space="preserve">con un número de </w:t>
        </w:r>
      </w:ins>
      <w:ins w:id="186" w:author="Pablo Blanco Peris" w:date="2019-05-16T00:35:00Z">
        <w:r w:rsidR="00CC6192">
          <w:t>ceros definido en el convenio, el cual puede ir variando</w:t>
        </w:r>
      </w:ins>
      <w:ins w:id="187" w:author="Pablo Blanco Peris" w:date="2019-05-16T00:34:00Z">
        <w:r w:rsidRPr="00356E43">
          <w:t xml:space="preserve">. El trabajo promedio requerido es exponencial </w:t>
        </w:r>
      </w:ins>
      <w:ins w:id="188" w:author="ADRIAN RIESCO RODRIGUEZ" w:date="2019-05-16T14:56:00Z">
        <w:r w:rsidR="008B1374">
          <w:t xml:space="preserve">con respecto </w:t>
        </w:r>
      </w:ins>
      <w:ins w:id="189" w:author="Pablo Blanco Peris" w:date="2019-05-16T00:36:00Z">
        <w:r w:rsidR="00CC6192">
          <w:t>al</w:t>
        </w:r>
      </w:ins>
      <w:ins w:id="190" w:author="Pablo Blanco Peris" w:date="2019-05-16T00:34:00Z">
        <w:r w:rsidRPr="00356E43">
          <w:t xml:space="preserve"> número de </w:t>
        </w:r>
      </w:ins>
      <w:ins w:id="191" w:author="Pablo Blanco Peris" w:date="2019-05-16T00:36:00Z">
        <w:r w:rsidR="00CC6192">
          <w:t>ceros</w:t>
        </w:r>
      </w:ins>
      <w:ins w:id="192" w:author="Pablo Blanco Peris" w:date="2019-05-16T00:34:00Z">
        <w:r w:rsidRPr="00356E43">
          <w:t xml:space="preserve"> requeridos y se puede verificar ejecutando un solo hash.</w:t>
        </w:r>
      </w:ins>
      <w:ins w:id="193" w:author="Pablo Blanco Peris" w:date="2019-05-16T00:36:00Z">
        <w:r w:rsidR="00CC6192">
          <w:t xml:space="preserve"> </w:t>
        </w:r>
        <w:r w:rsidR="00CC6192" w:rsidRPr="00CC6192">
          <w:t xml:space="preserve">Una vez que la CPU ha </w:t>
        </w:r>
      </w:ins>
      <w:ins w:id="194" w:author="Pablo Blanco Peris" w:date="2019-05-16T00:37:00Z">
        <w:r w:rsidR="00CC6192">
          <w:t>generado un esfuerzo</w:t>
        </w:r>
      </w:ins>
      <w:ins w:id="195" w:author="Pablo Blanco Peris" w:date="2019-05-16T00:36:00Z">
        <w:r w:rsidR="00CC6192" w:rsidRPr="00CC6192">
          <w:t xml:space="preserve"> para </w:t>
        </w:r>
      </w:ins>
      <w:ins w:id="196" w:author="Pablo Blanco Peris" w:date="2019-05-16T00:37:00Z">
        <w:r w:rsidR="00CC6192">
          <w:t xml:space="preserve">cumplir </w:t>
        </w:r>
      </w:ins>
      <w:ins w:id="197" w:author="Pablo Blanco Peris" w:date="2019-05-16T00:36:00Z">
        <w:r w:rsidR="00CC6192" w:rsidRPr="00CC6192">
          <w:t>con la prueba de trabajo, el bloque no se puede cambiar sin rehac</w:t>
        </w:r>
      </w:ins>
      <w:ins w:id="198" w:author="Pablo Blanco Peris" w:date="2019-05-16T00:38:00Z">
        <w:r w:rsidR="00CC6192">
          <w:t>er el trabajo</w:t>
        </w:r>
      </w:ins>
      <w:ins w:id="199" w:author="Pablo Blanco Peris" w:date="2019-05-16T00:36:00Z">
        <w:r w:rsidR="00CC6192" w:rsidRPr="00CC6192">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200" w:author="Pablo Blanco Peris" w:date="2019-05-16T00:41:00Z"/>
        </w:rPr>
      </w:pPr>
      <w:ins w:id="201" w:author="Pablo Blanco Peris" w:date="2019-05-16T00:39:00Z">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ins>
      <w:ins w:id="202" w:author="Pablo Blanco Peris" w:date="2019-05-16T00:40:00Z">
        <w:r>
          <w:t>falsificada</w:t>
        </w:r>
      </w:ins>
      <w:ins w:id="203" w:author="Pablo Blanco Peris" w:date="2019-05-16T00:39:00Z">
        <w:r w:rsidRPr="00CC6192">
          <w:t xml:space="preserve"> por cualquier persona que pueda asignar muchas </w:t>
        </w:r>
        <w:proofErr w:type="spellStart"/>
        <w:r w:rsidRPr="00CC6192">
          <w:t>IP</w:t>
        </w:r>
      </w:ins>
      <w:ins w:id="204" w:author="Pablo Blanco Peris" w:date="2019-05-16T00:40:00Z">
        <w:r>
          <w:t>s</w:t>
        </w:r>
      </w:ins>
      <w:proofErr w:type="spellEnd"/>
      <w:ins w:id="205" w:author="Pablo Blanco Peris" w:date="2019-05-16T00:39:00Z">
        <w:r w:rsidRPr="00CC6192">
          <w:t xml:space="preserve">. La prueba de trabajo es esencialmente de </w:t>
        </w:r>
      </w:ins>
      <w:ins w:id="206" w:author="Pablo Blanco Peris" w:date="2019-05-16T00:40:00Z">
        <w:r>
          <w:t>un voto por</w:t>
        </w:r>
      </w:ins>
      <w:ins w:id="207" w:author="Pablo Blanco Peris" w:date="2019-05-16T00:39:00Z">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208" w:author="Pablo Blanco Peris" w:date="2019-05-16T00:30:00Z"/>
        </w:rPr>
      </w:pPr>
      <w:ins w:id="209" w:author="Pablo Blanco Peris" w:date="2019-05-16T00:41:00Z">
        <w:r w:rsidRPr="00CC6192">
          <w:t xml:space="preserve">Para modificar un bloque anterior, un atacante tendría que rehacer la prueba de trabajo del bloque y todos los bloques </w:t>
        </w:r>
        <w:r>
          <w:t>posteriores</w:t>
        </w:r>
        <w:r w:rsidRPr="00CC6192">
          <w:t xml:space="preserve"> </w:t>
        </w:r>
      </w:ins>
      <w:ins w:id="210" w:author="Pablo Blanco Peris" w:date="2019-05-16T00:42:00Z">
        <w:r>
          <w:fldChar w:fldCharType="begin"/>
        </w:r>
      </w:ins>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211" w:author="Pablo Blanco Peris" w:date="2019-05-16T00:42:00Z">
        <w:r>
          <w:fldChar w:fldCharType="end"/>
        </w:r>
      </w:ins>
      <w:ins w:id="212" w:author="ADRIAN RIESCO RODRIGUEZ" w:date="2019-05-16T14:54:00Z">
        <w:r w:rsidR="008B1374">
          <w:t>.</w:t>
        </w:r>
      </w:ins>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13" w:name="_Toc9205720"/>
      <w:r w:rsidRPr="00017398">
        <w:t>Ethereum</w:t>
      </w:r>
      <w:bookmarkEnd w:id="213"/>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51E7FDF" w:rsidR="0043287C" w:rsidRDefault="0043287C" w:rsidP="003A098F">
      <w:pPr>
        <w:rPr>
          <w:ins w:id="214" w:author="Pablo Blanco Peris" w:date="2019-05-16T01:07:00Z"/>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215" w:author="Pablo Blanco Peris" w:date="2019-05-15T13:35:00Z">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ins>
      <w:ins w:id="216" w:author="Pablo Blanco Peris" w:date="2019-05-15T13:37:00Z">
        <w:r w:rsidR="005048C7">
          <w:rPr>
            <w:lang w:val="es-ES_tradnl"/>
          </w:rPr>
          <w:t xml:space="preserve"> </w:t>
        </w:r>
      </w:ins>
      <w:ins w:id="217" w:author="Pablo Blanco Peris" w:date="2019-05-15T13:35:00Z">
        <w:r w:rsidRPr="0043287C">
          <w:rPr>
            <w:lang w:val="es-ES_tradnl"/>
          </w:rPr>
          <w:t>Turing</w:t>
        </w:r>
      </w:ins>
      <w:ins w:id="218" w:author="Pablo Blanco Peris" w:date="2019-05-15T13:37:00Z">
        <w:r w:rsidR="005048C7">
          <w:rPr>
            <w:lang w:val="es-ES_tradnl"/>
          </w:rPr>
          <w:t xml:space="preserve"> completo </w:t>
        </w:r>
      </w:ins>
      <w:ins w:id="219"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220" w:author="Pablo Blanco Peris" w:date="2019-05-15T13:37:00Z">
        <w:r w:rsidR="005048C7">
          <w:rPr>
            <w:lang w:val="es-ES_tradnl"/>
          </w:rPr>
          <w:t>f</w:t>
        </w:r>
      </w:ins>
      <w:ins w:id="221" w:author="Pablo Blanco Peris" w:date="2019-05-15T13:35:00Z">
        <w:r w:rsidRPr="0043287C">
          <w:rPr>
            <w:lang w:val="es-ES_tradnl"/>
          </w:rPr>
          <w:t>unciones de transición de estado</w:t>
        </w:r>
      </w:ins>
      <w:ins w:id="222" w:author="Pablo Blanco Peris" w:date="2019-05-15T13:39:00Z">
        <w:r w:rsidR="005048C7">
          <w:rPr>
            <w:lang w:val="es-ES_tradnl"/>
          </w:rPr>
          <w:t xml:space="preserve">. </w:t>
        </w:r>
      </w:ins>
      <w:ins w:id="223" w:author="Pablo Blanco Peris" w:date="2019-05-15T13:35:00Z">
        <w:r w:rsidRPr="0043287C">
          <w:rPr>
            <w:lang w:val="es-ES_tradnl"/>
          </w:rPr>
          <w:t xml:space="preserve">Los contratos inteligentes, </w:t>
        </w:r>
      </w:ins>
      <w:ins w:id="224" w:author="Pablo Blanco Peris" w:date="2019-05-15T13:39:00Z">
        <w:r w:rsidR="005048C7">
          <w:rPr>
            <w:lang w:val="es-ES_tradnl"/>
          </w:rPr>
          <w:t xml:space="preserve">o </w:t>
        </w:r>
        <w:r w:rsidR="005048C7" w:rsidRPr="003E7FE7">
          <w:rPr>
            <w:i/>
            <w:lang w:val="es-ES_tradnl"/>
          </w:rPr>
          <w:t>Smart contracts</w:t>
        </w:r>
      </w:ins>
      <w:ins w:id="225" w:author="Pablo Blanco Peris" w:date="2019-05-15T13:35:00Z">
        <w:r w:rsidRPr="0043287C">
          <w:rPr>
            <w:lang w:val="es-ES_tradnl"/>
          </w:rPr>
          <w:t>, también se pueden construir sobre la plataforma, con mucho más poder que el que ofrecen las secuencias de comandos de Bitcoin debido a l</w:t>
        </w:r>
      </w:ins>
      <w:r w:rsidR="00A8653B">
        <w:rPr>
          <w:lang w:val="es-ES_tradnl"/>
        </w:rPr>
        <w:t xml:space="preserve">as características </w:t>
      </w:r>
      <w:ins w:id="226" w:author="Pablo Blanco Peris" w:date="2019-05-15T13:35:00Z">
        <w:r w:rsidRPr="0043287C">
          <w:rPr>
            <w:lang w:val="es-ES_tradnl"/>
          </w:rPr>
          <w:t>adicionales de Turing</w:t>
        </w:r>
      </w:ins>
      <w:ins w:id="227" w:author="Pablo Blanco Peris" w:date="2019-05-16T00:52:00Z">
        <w:r w:rsidR="004E7A1C">
          <w:rPr>
            <w:lang w:val="es-ES_tradnl"/>
          </w:rPr>
          <w:t xml:space="preserve"> </w:t>
        </w:r>
        <w:r w:rsidR="004E7A1C">
          <w:rPr>
            <w:lang w:val="es-ES_tradnl"/>
          </w:rPr>
          <w:fldChar w:fldCharType="begin"/>
        </w:r>
      </w:ins>
      <w:r w:rsidR="003E4221">
        <w:rPr>
          <w:lang w:val="es-ES_tradnl"/>
        </w:rPr>
        <w: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id="228" w:author="Pablo Blanco Peris" w:date="2019-05-16T00:52:00Z">
        <w:r w:rsidR="004E7A1C">
          <w:rPr>
            <w:lang w:val="es-ES_tradnl"/>
          </w:rPr>
          <w:fldChar w:fldCharType="separate"/>
        </w:r>
      </w:ins>
      <w:r w:rsidR="003E4221">
        <w:rPr>
          <w:noProof/>
          <w:lang w:val="es-ES_tradnl"/>
        </w:rPr>
        <w:t>[24]</w:t>
      </w:r>
      <w:ins w:id="229" w:author="Pablo Blanco Peris" w:date="2019-05-16T00:52:00Z">
        <w:r w:rsidR="004E7A1C">
          <w:rPr>
            <w:lang w:val="es-ES_tradnl"/>
          </w:rPr>
          <w:fldChar w:fldCharType="end"/>
        </w:r>
      </w:ins>
      <w:ins w:id="230" w:author="Pablo Blanco Peris" w:date="2019-05-15T13:39:00Z">
        <w:r w:rsidR="005048C7">
          <w:rPr>
            <w:lang w:val="es-ES_tradnl"/>
          </w:rPr>
          <w:t>.</w:t>
        </w:r>
      </w:ins>
      <w:ins w:id="231" w:author="Pablo Blanco Peris" w:date="2019-05-15T13:35:00Z">
        <w:r w:rsidRPr="0043287C">
          <w:rPr>
            <w:lang w:val="es-ES_tradnl"/>
          </w:rPr>
          <w:t xml:space="preserve"> </w:t>
        </w:r>
      </w:ins>
    </w:p>
    <w:p w14:paraId="4690D57F" w14:textId="77777777" w:rsidR="00B075BD" w:rsidRDefault="00B075BD">
      <w:pPr>
        <w:rPr>
          <w:ins w:id="232" w:author="Pablo Blanco Peris" w:date="2019-05-16T01:03:00Z"/>
          <w:lang w:val="es-ES_tradnl"/>
        </w:rPr>
      </w:pPr>
    </w:p>
    <w:p w14:paraId="1B4D726F" w14:textId="4D6795F4" w:rsidR="00B075BD" w:rsidRDefault="002034F2">
      <w:pPr>
        <w:rPr>
          <w:ins w:id="233" w:author="Pablo Blanco Peris" w:date="2019-05-16T01:03:00Z"/>
          <w:lang w:val="es-ES_tradnl"/>
        </w:rPr>
      </w:pPr>
      <w:ins w:id="234" w:author="Pablo Blanco Peris" w:date="2019-05-16T01:07:00Z">
        <w:r>
          <w:rPr>
            <w:lang w:val="es-ES_tradnl"/>
          </w:rPr>
          <w:t>E</w:t>
        </w:r>
      </w:ins>
      <w:ins w:id="235" w:author="Pablo Blanco Peris" w:date="2019-05-16T01:08:00Z">
        <w:r>
          <w:rPr>
            <w:lang w:val="es-ES_tradnl"/>
          </w:rPr>
          <w:t xml:space="preserve">sta </w:t>
        </w:r>
        <w:r w:rsidRPr="003E7FE7">
          <w:rPr>
            <w:i/>
            <w:lang w:val="es-ES_tradnl"/>
          </w:rPr>
          <w:t>blockchain</w:t>
        </w:r>
      </w:ins>
      <w:ins w:id="236"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 xml:space="preserve">con el tiempo se </w:t>
        </w:r>
      </w:ins>
      <w:ins w:id="237" w:author="Pablo Blanco Peris" w:date="2019-05-16T01:04:00Z">
        <w:r w:rsidR="00B075BD">
          <w:rPr>
            <w:lang w:val="es-ES_tradnl"/>
          </w:rPr>
          <w:t>van ejecutando</w:t>
        </w:r>
      </w:ins>
      <w:ins w:id="238" w:author="Pablo Blanco Peris" w:date="2019-05-16T01:03:00Z">
        <w:r w:rsidR="00B075BD" w:rsidRPr="00B075BD">
          <w:rPr>
            <w:lang w:val="es-ES_tradnl"/>
          </w:rPr>
          <w:t xml:space="preserve"> incrementalmente transaccione</w:t>
        </w:r>
      </w:ins>
      <w:ins w:id="239" w:author="Pablo Blanco Peris" w:date="2019-05-16T01:04:00Z">
        <w:r w:rsidR="00B075BD">
          <w:rPr>
            <w:lang w:val="es-ES_tradnl"/>
          </w:rPr>
          <w:t>s</w:t>
        </w:r>
      </w:ins>
      <w:ins w:id="240" w:author="Pablo Blanco Peris" w:date="2019-05-16T01:03:00Z">
        <w:r w:rsidR="00B075BD" w:rsidRPr="00B075BD">
          <w:rPr>
            <w:lang w:val="es-ES_tradnl"/>
          </w:rPr>
          <w:t>.</w:t>
        </w:r>
      </w:ins>
      <w:ins w:id="241" w:author="Pablo Blanco Peris" w:date="2019-05-16T01:06:00Z">
        <w:r w:rsidR="00B075BD">
          <w:rPr>
            <w:lang w:val="es-ES_tradnl"/>
          </w:rPr>
          <w:t xml:space="preserve"> </w:t>
        </w:r>
      </w:ins>
      <w:ins w:id="242" w:author="Pablo Blanco Peris" w:date="2019-05-16T01:04:00Z">
        <w:r w:rsidR="00B075BD">
          <w:rPr>
            <w:lang w:val="es-ES_tradnl"/>
          </w:rPr>
          <w:t xml:space="preserve">Los estados </w:t>
        </w:r>
      </w:ins>
      <w:ins w:id="243" w:author="Pablo Blanco Peris" w:date="2019-05-16T01:03:00Z">
        <w:r w:rsidR="00B075BD" w:rsidRPr="00B075BD">
          <w:rPr>
            <w:lang w:val="es-ES_tradnl"/>
          </w:rPr>
          <w:t>puede incluir información como saldos de cuentas, acuerdos, datos pertenecientes a</w:t>
        </w:r>
      </w:ins>
      <w:ins w:id="244" w:author="Pablo Blanco Peris" w:date="2019-05-16T01:04:00Z">
        <w:r w:rsidR="00B075BD">
          <w:rPr>
            <w:lang w:val="es-ES_tradnl"/>
          </w:rPr>
          <w:t xml:space="preserve">l </w:t>
        </w:r>
      </w:ins>
      <w:ins w:id="245" w:author="Pablo Blanco Peris" w:date="2019-05-16T01:03:00Z">
        <w:r w:rsidR="00B075BD" w:rsidRPr="00B075BD">
          <w:rPr>
            <w:lang w:val="es-ES_tradnl"/>
          </w:rPr>
          <w:t>mundo físico</w:t>
        </w:r>
      </w:ins>
      <w:ins w:id="246" w:author="Pablo Blanco Peris" w:date="2019-05-16T01:04:00Z">
        <w:r w:rsidR="00B075BD">
          <w:rPr>
            <w:lang w:val="es-ES_tradnl"/>
          </w:rPr>
          <w:t>,</w:t>
        </w:r>
      </w:ins>
      <w:ins w:id="247" w:author="Pablo Blanco Peris" w:date="2019-05-16T01:05:00Z">
        <w:r w:rsidR="00B075BD">
          <w:rPr>
            <w:lang w:val="es-ES_tradnl"/>
          </w:rPr>
          <w:t xml:space="preserve"> etc.</w:t>
        </w:r>
      </w:ins>
      <w:ins w:id="248" w:author="Pablo Blanco Peris" w:date="2019-05-16T01:03:00Z">
        <w:r w:rsidR="00B075BD" w:rsidRPr="00B075BD">
          <w:rPr>
            <w:lang w:val="es-ES_tradnl"/>
          </w:rPr>
          <w:t xml:space="preserve"> </w:t>
        </w:r>
      </w:ins>
      <w:ins w:id="249" w:author="Pablo Blanco Peris" w:date="2019-05-16T01:05:00Z">
        <w:r w:rsidR="00B075BD">
          <w:rPr>
            <w:lang w:val="es-ES_tradnl"/>
          </w:rPr>
          <w:t>E</w:t>
        </w:r>
      </w:ins>
      <w:ins w:id="250" w:author="Pablo Blanco Peris" w:date="2019-05-16T01:03:00Z">
        <w:r w:rsidR="00B075BD" w:rsidRPr="00B075BD">
          <w:rPr>
            <w:lang w:val="es-ES_tradnl"/>
          </w:rPr>
          <w:t xml:space="preserve">n resumen, todo lo que actualmente puede ser representado por una computadora es admisible. </w:t>
        </w:r>
      </w:ins>
      <w:ins w:id="251" w:author="Pablo Blanco Peris" w:date="2019-05-16T01:05:00Z">
        <w:r w:rsidR="00B075BD">
          <w:rPr>
            <w:lang w:val="es-ES_tradnl"/>
          </w:rPr>
          <w:t>También existen l</w:t>
        </w:r>
      </w:ins>
      <w:ins w:id="252" w:author="Pablo Blanco Peris" w:date="2019-05-16T01:03:00Z">
        <w:r w:rsidR="00B075BD" w:rsidRPr="00B075BD">
          <w:rPr>
            <w:lang w:val="es-ES_tradnl"/>
          </w:rPr>
          <w:t>os cambios de estado no válidos</w:t>
        </w:r>
      </w:ins>
      <w:ins w:id="253" w:author="Pablo Blanco Peris" w:date="2019-05-16T01:05:00Z">
        <w:r w:rsidR="00B075BD">
          <w:rPr>
            <w:lang w:val="es-ES_tradnl"/>
          </w:rPr>
          <w:t xml:space="preserve"> como</w:t>
        </w:r>
      </w:ins>
      <w:ins w:id="254" w:author="Pablo Blanco Peris" w:date="2019-05-16T01:03:00Z">
        <w:r w:rsidR="00B075BD" w:rsidRPr="00B075BD">
          <w:rPr>
            <w:lang w:val="es-ES_tradnl"/>
          </w:rPr>
          <w:t xml:space="preserve"> por ejemplo, reducir</w:t>
        </w:r>
      </w:ins>
      <w:ins w:id="255" w:author="Pablo Blanco Peris" w:date="2019-05-16T01:05:00Z">
        <w:r w:rsidR="00B075BD">
          <w:rPr>
            <w:lang w:val="es-ES_tradnl"/>
          </w:rPr>
          <w:t xml:space="preserve"> el</w:t>
        </w:r>
      </w:ins>
      <w:ins w:id="256" w:author="Pablo Blanco Peris" w:date="2019-05-16T01:03:00Z">
        <w:r w:rsidR="00B075BD" w:rsidRPr="00B075BD">
          <w:rPr>
            <w:lang w:val="es-ES_tradnl"/>
          </w:rPr>
          <w:t xml:space="preserve"> saldo de </w:t>
        </w:r>
      </w:ins>
      <w:ins w:id="257" w:author="Pablo Blanco Peris" w:date="2019-05-16T01:06:00Z">
        <w:r w:rsidR="00B075BD">
          <w:rPr>
            <w:lang w:val="es-ES_tradnl"/>
          </w:rPr>
          <w:t>una</w:t>
        </w:r>
      </w:ins>
      <w:ins w:id="258" w:author="Pablo Blanco Peris" w:date="2019-05-16T01:03:00Z">
        <w:r w:rsidR="00B075BD" w:rsidRPr="00B075BD">
          <w:rPr>
            <w:lang w:val="es-ES_tradnl"/>
          </w:rPr>
          <w:t xml:space="preserve"> cuenta sin un aumento igual y opuesto en </w:t>
        </w:r>
      </w:ins>
      <w:ins w:id="259" w:author="Pablo Blanco Peris" w:date="2019-05-16T01:06:00Z">
        <w:r w:rsidR="00B075BD">
          <w:rPr>
            <w:lang w:val="es-ES_tradnl"/>
          </w:rPr>
          <w:t>otras</w:t>
        </w:r>
      </w:ins>
      <w:ins w:id="260" w:author="Pablo Blanco Peris" w:date="2019-05-16T01:03:00Z">
        <w:r w:rsidR="00B075BD" w:rsidRPr="00B075BD">
          <w:rPr>
            <w:lang w:val="es-ES_tradnl"/>
          </w:rPr>
          <w:t xml:space="preserve"> </w:t>
        </w:r>
      </w:ins>
      <w:ins w:id="261"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rPr>
          <w:ins w:id="262" w:author="Pablo Blanco Peris" w:date="2019-05-16T00:47:00Z"/>
          <w:lang w:val="es-ES_tradnl"/>
        </w:rPr>
      </w:pPr>
    </w:p>
    <w:p w14:paraId="62B80EDE" w14:textId="15FED526" w:rsidR="0081536B" w:rsidRDefault="00F516BB" w:rsidP="002F7A74">
      <w:pPr>
        <w:rPr>
          <w:lang w:val="es-ES_tradnl"/>
        </w:rPr>
      </w:pPr>
      <w:ins w:id="263" w:author="Pablo Blanco Peris" w:date="2019-05-16T00:47:00Z">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ins>
      <w:ins w:id="264" w:author="Pablo Blanco Peris" w:date="2019-05-16T00:48:00Z">
        <w:r>
          <w:rPr>
            <w:lang w:val="es-ES_tradnl"/>
          </w:rPr>
          <w:t>l</w:t>
        </w:r>
      </w:ins>
      <w:ins w:id="265" w:author="Pablo Blanco Peris" w:date="2019-05-16T00:47:00Z">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ins>
      <w:ins w:id="266" w:author="Pablo Blanco Peris" w:date="2019-05-16T00:48:00Z">
        <w:r>
          <w:rPr>
            <w:lang w:val="es-ES_tradnl"/>
          </w:rPr>
          <w:t xml:space="preserve">se hace llamar </w:t>
        </w:r>
      </w:ins>
      <w:ins w:id="267" w:author="Pablo Blanco Peris" w:date="2019-05-16T00:47:00Z">
        <w:r w:rsidRPr="003E7FE7">
          <w:rPr>
            <w:i/>
            <w:lang w:val="es-ES_tradnl"/>
          </w:rPr>
          <w:t>Wei</w:t>
        </w:r>
        <w:r w:rsidRPr="00F516BB">
          <w:rPr>
            <w:lang w:val="es-ES_tradnl"/>
          </w:rPr>
          <w:t xml:space="preserve">. Un </w:t>
        </w:r>
      </w:ins>
      <w:ins w:id="268" w:author="Pablo Blanco Peris" w:date="2019-05-16T00:48:00Z">
        <w:r w:rsidRPr="00674924">
          <w:rPr>
            <w:i/>
            <w:lang w:val="es-ES_tradnl"/>
          </w:rPr>
          <w:t>Ether</w:t>
        </w:r>
        <w:r w:rsidRPr="00F516BB">
          <w:rPr>
            <w:lang w:val="es-ES_tradnl"/>
          </w:rPr>
          <w:t xml:space="preserve"> </w:t>
        </w:r>
      </w:ins>
      <w:ins w:id="269" w:author="Pablo Blanco Peris" w:date="2019-05-16T00:47:00Z">
        <w:r w:rsidRPr="00F516BB">
          <w:rPr>
            <w:lang w:val="es-ES_tradnl"/>
          </w:rPr>
          <w:t xml:space="preserve">se define como 1018 </w:t>
        </w:r>
        <w:r w:rsidRPr="003E7FE7">
          <w:rPr>
            <w:i/>
            <w:lang w:val="es-ES_tradnl"/>
          </w:rPr>
          <w:t>Wei</w:t>
        </w:r>
        <w:r w:rsidRPr="00F516BB">
          <w:rPr>
            <w:lang w:val="es-ES_tradnl"/>
          </w:rPr>
          <w:t>.</w:t>
        </w:r>
      </w:ins>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E4221">
        <w:rPr>
          <w:lang w:val="es-ES_tradnl"/>
        </w:rPr>
        <w: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E4221">
        <w:rPr>
          <w:noProof/>
          <w:lang w:val="es-ES_tradnl"/>
        </w:rPr>
        <w:t>[25]</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3E7FE7">
      <w:pPr>
        <w:pStyle w:val="Ttulo3"/>
      </w:pPr>
      <w:bookmarkStart w:id="270" w:name="_Toc9205721"/>
      <w:r>
        <w:t>Gas y pagos en Ethereum</w:t>
      </w:r>
      <w:bookmarkEnd w:id="270"/>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7345139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lo tanto, será más probable que sea seleccionado por más mineros</w:t>
      </w:r>
      <w:r>
        <w:rPr>
          <w:lang w:val="es-ES_tradnl"/>
        </w:rPr>
        <w:t xml:space="preserve"> para ser finalmente el bloque correcto</w:t>
      </w:r>
      <w:r w:rsidRPr="00D216C7">
        <w:rPr>
          <w:lang w:val="es-ES_tradnl"/>
        </w:rPr>
        <w:t>.</w:t>
      </w:r>
      <w:r>
        <w:rPr>
          <w:lang w:val="es-ES_tradnl"/>
        </w:rPr>
        <w:t xml:space="preserve"> </w:t>
      </w:r>
      <w:r>
        <w:rPr>
          <w:lang w:val="es-ES_tradnl"/>
        </w:rPr>
        <w:lastRenderedPageBreak/>
        <w:t>Por regla</w:t>
      </w:r>
      <w:r w:rsidRPr="00D216C7">
        <w:rPr>
          <w:lang w:val="es-ES_tradnl"/>
        </w:rPr>
        <w:t xml:space="preserve"> general, los mineros elegirán anunciar el precio mínimo de</w:t>
      </w:r>
      <w:r>
        <w:rPr>
          <w:lang w:val="es-ES_tradnl"/>
        </w:rPr>
        <w:t xml:space="preserve">l gas </w:t>
      </w:r>
      <w:r w:rsidRPr="00D216C7">
        <w:rPr>
          <w:lang w:val="es-ES_tradnl"/>
        </w:rPr>
        <w:t>para el cual ejecutarán las 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E4221">
        <w:rPr>
          <w:lang w:val="es-ES_tradnl"/>
        </w:rPr>
        <w: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E4221">
        <w:rPr>
          <w:noProof/>
          <w:lang w:val="es-ES_tradnl"/>
        </w:rPr>
        <w:t>[25]</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271" w:name="_Toc9205722"/>
      <w:r w:rsidRPr="00017398">
        <w:t>Smart Contracts</w:t>
      </w:r>
      <w:bookmarkEnd w:id="271"/>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commentRangeStart w:id="272"/>
      <w:commentRangeStart w:id="273"/>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272"/>
      <w:r w:rsidR="002F7A74">
        <w:rPr>
          <w:rStyle w:val="Refdecomentario"/>
        </w:rPr>
        <w:commentReference w:id="272"/>
      </w:r>
      <w:commentRangeEnd w:id="273"/>
      <w:r w:rsidR="00A253AF">
        <w:rPr>
          <w:rStyle w:val="Refdecomentario"/>
        </w:rPr>
        <w:commentReference w:id="273"/>
      </w:r>
      <w:r>
        <w:t>.</w:t>
      </w:r>
    </w:p>
    <w:p w14:paraId="1BED927F" w14:textId="77777777" w:rsidR="007C69C4" w:rsidRDefault="007C69C4" w:rsidP="00EE0D71"/>
    <w:p w14:paraId="6DC15913" w14:textId="6C729B9D" w:rsidR="00F86749" w:rsidRDefault="00F86749" w:rsidP="00EE0D71">
      <w:r>
        <w:t xml:space="preserve">Los Smart contracts se programan en el lenguaje Solidity, que se asemeja a las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t>.</w:t>
      </w:r>
    </w:p>
    <w:p w14:paraId="4D45E9E8" w14:textId="19194490"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 </w:t>
      </w:r>
      <w:r w:rsidR="00345769" w:rsidRPr="00345769">
        <w:rPr>
          <w:i/>
        </w:rPr>
        <w:t>triggers</w:t>
      </w:r>
      <w:r w:rsidR="00345769">
        <w:t xml:space="preserve"> que reaccionan a algún comportamiento con algún objetivo.</w:t>
      </w:r>
    </w:p>
    <w:p w14:paraId="7C785066" w14:textId="77777777"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p>
    <w:p w14:paraId="1F2CA784" w14:textId="21222F2B" w:rsidR="007C77B4" w:rsidRDefault="007C69C4" w:rsidP="00EE0D71">
      <w:r>
        <w:t xml:space="preserve">Ethereum proporciona un compilador online llamado Remix </w:t>
      </w:r>
      <w:r w:rsidR="00CB024E">
        <w:fldChar w:fldCharType="begin"/>
      </w:r>
      <w:r w:rsidR="00CB024E">
        <w: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CB024E">
        <w:rPr>
          <w:noProof/>
        </w:rPr>
        <w:t>[26]</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D84B52">
        <w: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D84B52">
        <w:rPr>
          <w:noProof/>
        </w:rPr>
        <w:t>[27]</w:t>
      </w:r>
      <w:r w:rsidR="00D84B52">
        <w:fldChar w:fldCharType="end"/>
      </w:r>
      <w:r>
        <w:t>.</w:t>
      </w:r>
    </w:p>
    <w:p w14:paraId="37784AE8" w14:textId="77777777" w:rsidR="00F938E6" w:rsidRDefault="00F938E6" w:rsidP="00EE0D71"/>
    <w:p w14:paraId="27772ECE" w14:textId="22558306"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881260">
        <w: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881260">
        <w:rPr>
          <w:noProof/>
        </w:rPr>
        <w:t>[28]</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5963C8FD" w:rsidR="003F2C70" w:rsidRDefault="003F2C70" w:rsidP="003F2C70">
      <w:pPr>
        <w:pStyle w:val="Prrafodelista"/>
        <w:numPr>
          <w:ilvl w:val="0"/>
          <w:numId w:val="34"/>
        </w:numPr>
        <w:rPr>
          <w:lang w:val="es-ES"/>
        </w:rPr>
      </w:pPr>
      <w:r>
        <w:rPr>
          <w:lang w:val="es-ES"/>
        </w:rPr>
        <w:t>Automatización de pagos</w:t>
      </w:r>
    </w:p>
    <w:p w14:paraId="642273B1" w14:textId="6C7AB32B" w:rsidR="003F2C70" w:rsidRDefault="003F2C70" w:rsidP="003F2C70">
      <w:pPr>
        <w:pStyle w:val="Prrafodelista"/>
        <w:numPr>
          <w:ilvl w:val="0"/>
          <w:numId w:val="34"/>
        </w:numPr>
        <w:rPr>
          <w:lang w:val="es-ES"/>
        </w:rPr>
      </w:pPr>
      <w:r>
        <w:rPr>
          <w:lang w:val="es-ES"/>
        </w:rPr>
        <w:t>Registros y cambios de propiedad</w:t>
      </w:r>
    </w:p>
    <w:p w14:paraId="1F0584DA" w14:textId="2E6DE91F" w:rsidR="003F2C70" w:rsidRDefault="00490516" w:rsidP="003F2C70">
      <w:pPr>
        <w:pStyle w:val="Prrafodelista"/>
        <w:numPr>
          <w:ilvl w:val="0"/>
          <w:numId w:val="34"/>
        </w:numPr>
        <w:rPr>
          <w:lang w:val="es-ES"/>
        </w:rPr>
      </w:pPr>
      <w:r>
        <w:rPr>
          <w:lang w:val="es-ES"/>
        </w:rPr>
        <w:t>Propiedades intelectuales</w:t>
      </w:r>
    </w:p>
    <w:p w14:paraId="49950DFF" w14:textId="72ADAFBC" w:rsidR="00490516" w:rsidRDefault="00490516" w:rsidP="003F2C70">
      <w:pPr>
        <w:pStyle w:val="Prrafodelista"/>
        <w:numPr>
          <w:ilvl w:val="0"/>
          <w:numId w:val="34"/>
        </w:numPr>
        <w:rPr>
          <w:lang w:val="es-ES"/>
        </w:rPr>
      </w:pPr>
      <w:r>
        <w:rPr>
          <w:lang w:val="es-ES"/>
        </w:rPr>
        <w:t>Apuestas</w:t>
      </w:r>
    </w:p>
    <w:p w14:paraId="0C3BC45F" w14:textId="7CD4F8E7" w:rsidR="00490516" w:rsidRDefault="00490516" w:rsidP="003F2C70">
      <w:pPr>
        <w:pStyle w:val="Prrafodelista"/>
        <w:numPr>
          <w:ilvl w:val="0"/>
          <w:numId w:val="34"/>
        </w:numPr>
        <w:rPr>
          <w:lang w:val="es-ES"/>
        </w:rPr>
      </w:pPr>
      <w:r>
        <w:rPr>
          <w:lang w:val="es-ES"/>
        </w:rPr>
        <w:t>Compras automáticas</w:t>
      </w:r>
    </w:p>
    <w:p w14:paraId="4BC577F9" w14:textId="744A6A0B" w:rsidR="00490516" w:rsidRDefault="00490516" w:rsidP="003F2C70">
      <w:pPr>
        <w:pStyle w:val="Prrafodelista"/>
        <w:numPr>
          <w:ilvl w:val="0"/>
          <w:numId w:val="34"/>
        </w:numPr>
        <w:rPr>
          <w:lang w:val="es-ES"/>
        </w:rPr>
      </w:pPr>
      <w:r>
        <w:rPr>
          <w:lang w:val="es-ES"/>
        </w:rPr>
        <w:t>Votaciones</w:t>
      </w:r>
    </w:p>
    <w:p w14:paraId="0BB5774F" w14:textId="77777777" w:rsidR="00E47CAC" w:rsidRPr="00490516" w:rsidRDefault="00E47CAC" w:rsidP="00E47CAC">
      <w:pPr>
        <w:rPr>
          <w:ins w:id="274" w:author="Pablo Blanco Peris" w:date="2019-05-15T22:32:00Z"/>
        </w:rPr>
      </w:pPr>
    </w:p>
    <w:p w14:paraId="285DE192" w14:textId="0835FAA8" w:rsidR="00631B94" w:rsidRPr="00970324" w:rsidRDefault="00233B54" w:rsidP="00E47CAC">
      <w:pPr>
        <w:rPr>
          <w:ins w:id="275" w:author="Pablo Blanco Peris" w:date="2019-05-15T22:05:00Z"/>
        </w:rPr>
      </w:pPr>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7FCFB95B" w14:textId="77777777" w:rsidR="008E36E4" w:rsidRPr="003E7FE7" w:rsidRDefault="008E36E4" w:rsidP="008E36E4">
      <w:pPr>
        <w:pStyle w:val="Textoindependiente"/>
      </w:pPr>
    </w:p>
    <w:p w14:paraId="385EAA3D" w14:textId="77777777" w:rsidR="007022E1" w:rsidRPr="00D61690" w:rsidRDefault="007022E1" w:rsidP="003E7FE7">
      <w:pPr>
        <w:pStyle w:val="Textoindependiente"/>
      </w:pPr>
    </w:p>
    <w:p w14:paraId="22B5ABB2" w14:textId="799DBF5E" w:rsidR="008E36E4" w:rsidRPr="0094773E" w:rsidRDefault="00BE63C8" w:rsidP="008E5C64">
      <w:pPr>
        <w:pStyle w:val="Ttulo1"/>
        <w:rPr>
          <w:lang w:val="es-ES_tradnl"/>
        </w:rPr>
      </w:pPr>
      <w:r w:rsidRPr="00D61690">
        <w:br w:type="page"/>
      </w:r>
      <w:bookmarkStart w:id="276" w:name="_Toc9205723"/>
      <w:r w:rsidR="00D766F2">
        <w:rPr>
          <w:lang w:val="es-ES_tradnl"/>
        </w:rPr>
        <w:lastRenderedPageBreak/>
        <w:t>Diseño e implementación</w:t>
      </w:r>
      <w:bookmarkEnd w:id="276"/>
    </w:p>
    <w:p w14:paraId="4814EE51" w14:textId="015BBB08" w:rsidR="00827557" w:rsidRDefault="008E36E4">
      <w:pPr>
        <w:rPr>
          <w:lang w:val="es-ES_tradnl"/>
        </w:rPr>
      </w:pPr>
      <w:r w:rsidRPr="003E7FE7">
        <w:rPr>
          <w:lang w:val="es-ES_tradnl"/>
        </w:rPr>
        <w:t xml:space="preserve"> </w:t>
      </w:r>
      <w:ins w:id="277"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278" w:author="Pablo Blanco Peris" w:date="2019-05-14T01:05:00Z">
        <w:r w:rsidR="00827557">
          <w:rPr>
            <w:lang w:val="es-ES_tradnl"/>
          </w:rPr>
          <w:t>royecto al completo y las tecnologías que han sido utilizadas para su implementación.</w:t>
        </w:r>
      </w:ins>
      <w:ins w:id="279" w:author="Pablo Blanco Peris" w:date="2019-05-16T01:11:00Z">
        <w:r w:rsidR="00A8650A">
          <w:rPr>
            <w:lang w:val="es-ES_tradnl"/>
          </w:rPr>
          <w:t xml:space="preserve"> </w:t>
        </w:r>
      </w:ins>
      <w:ins w:id="280"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4B409E45"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281" w:author="Pablo Blanco Peris" w:date="2019-05-14T01:20:00Z">
        <w:r>
          <w:rPr>
            <w:lang w:val="es-ES_tradnl"/>
          </w:rPr>
          <w:t xml:space="preserve">a la hora de programar </w:t>
        </w:r>
      </w:ins>
      <w:ins w:id="282" w:author="Pablo Blanco Peris" w:date="2019-05-14T01:21:00Z">
        <w:r>
          <w:rPr>
            <w:lang w:val="es-ES_tradnl"/>
          </w:rPr>
          <w:t>con el fin de</w:t>
        </w:r>
      </w:ins>
      <w:ins w:id="283" w:author="Pablo Blanco Peris" w:date="2019-05-14T01:20:00Z">
        <w:r>
          <w:rPr>
            <w:lang w:val="es-ES_tradnl"/>
          </w:rPr>
          <w:t xml:space="preserve"> evitar código inseguro</w:t>
        </w:r>
      </w:ins>
      <w:ins w:id="284" w:author="Pablo Blanco Peris" w:date="2019-05-14T01:21:00Z">
        <w:r>
          <w:rPr>
            <w:lang w:val="es-ES_tradnl"/>
          </w:rPr>
          <w:t xml:space="preserve">. </w:t>
        </w:r>
      </w:ins>
      <w:ins w:id="285" w:author="Pablo Blanco Peris" w:date="2019-05-14T01:22:00Z">
        <w:r>
          <w:rPr>
            <w:lang w:val="es-ES_tradnl"/>
          </w:rPr>
          <w:t>Comprueba automáticamente desbordamiento de enteros</w:t>
        </w:r>
        <w:r w:rsidR="005D57D0">
          <w:rPr>
            <w:lang w:val="es-ES_tradnl"/>
          </w:rPr>
          <w:t xml:space="preserve"> y administra automáticamente la memoria a tr</w:t>
        </w:r>
      </w:ins>
      <w:ins w:id="286" w:author="Pablo Blanco Peris" w:date="2019-05-14T01:23:00Z">
        <w:r w:rsidR="005D57D0">
          <w:rPr>
            <w:lang w:val="es-ES_tradnl"/>
          </w:rPr>
          <w:t>avés de ARC (</w:t>
        </w:r>
        <w:r w:rsidR="005D57D0" w:rsidRPr="003E7FE7">
          <w:rPr>
            <w:i/>
            <w:lang w:val="es-ES_tradnl"/>
          </w:rPr>
          <w:t>Automatic Reference Counting</w:t>
        </w:r>
        <w:r w:rsidR="005D57D0">
          <w:rPr>
            <w:lang w:val="es-ES_tradnl"/>
          </w:rPr>
          <w:t>)</w:t>
        </w:r>
      </w:ins>
      <w:ins w:id="287" w:author="Pablo Blanco Peris" w:date="2019-05-14T01:36:00Z">
        <w:r w:rsidR="00D61CB5">
          <w:rPr>
            <w:lang w:val="es-ES_tradnl"/>
          </w:rPr>
          <w:t xml:space="preserve"> eliminando la necesidad de utilizar punteros</w:t>
        </w:r>
      </w:ins>
      <w:ins w:id="288" w:author="Pablo Blanco Peris" w:date="2019-05-14T01:23:00Z">
        <w:r w:rsidR="005D57D0">
          <w:rPr>
            <w:lang w:val="es-ES_tradnl"/>
          </w:rPr>
          <w:t>.</w:t>
        </w:r>
      </w:ins>
      <w:ins w:id="289" w:author="Pablo Blanco Peris" w:date="2019-05-16T01:11:00Z">
        <w:r w:rsidR="003233CF">
          <w:rPr>
            <w:lang w:val="es-ES_tradnl"/>
          </w:rPr>
          <w:t xml:space="preserve"> </w:t>
        </w:r>
      </w:ins>
      <w:ins w:id="290" w:author="Pablo Blanco Peris" w:date="2019-05-14T01:24:00Z">
        <w:r w:rsidR="005D57D0">
          <w:rPr>
            <w:lang w:val="es-ES_tradnl"/>
          </w:rPr>
          <w:t xml:space="preserve">Este lenguaje está fuertemente </w:t>
        </w:r>
      </w:ins>
      <w:ins w:id="291" w:author="Pablo Blanco Peris" w:date="2019-05-14T01:25:00Z">
        <w:r w:rsidR="005D57D0">
          <w:rPr>
            <w:lang w:val="es-ES_tradnl"/>
          </w:rPr>
          <w:t>tipado</w:t>
        </w:r>
      </w:ins>
      <w:ins w:id="292" w:author="Pablo Blanco Peris" w:date="2019-05-14T01:24:00Z">
        <w:r w:rsidR="005D57D0">
          <w:rPr>
            <w:lang w:val="es-ES_tradnl"/>
          </w:rPr>
          <w:t xml:space="preserve"> y es por ello que permite al propio compilador inferir el tipo de variables en tiempo de compilación sin asignarle un tipo por defecto.</w:t>
        </w:r>
      </w:ins>
      <w:ins w:id="293" w:author="Pablo Blanco Peris" w:date="2019-05-14T01:32:00Z">
        <w:r w:rsidR="009721A8">
          <w:rPr>
            <w:lang w:val="es-ES_tradnl"/>
          </w:rPr>
          <w:t xml:space="preserve"> </w:t>
        </w:r>
      </w:ins>
      <w:ins w:id="294" w:author="Pablo Blanco Peris" w:date="2019-05-14T01:33:00Z">
        <w:r w:rsidR="003746C1">
          <w:rPr>
            <w:lang w:val="es-ES_tradnl"/>
          </w:rPr>
          <w:t>Permite</w:t>
        </w:r>
      </w:ins>
      <w:ins w:id="295" w:author="Pablo Blanco Peris" w:date="2019-05-14T01:28:00Z">
        <w:r w:rsidR="009721A8">
          <w:rPr>
            <w:lang w:val="es-ES_tradnl"/>
          </w:rPr>
          <w:t xml:space="preserve"> enviar funciones o bloques de código como parámetros de otras funciones</w:t>
        </w:r>
      </w:ins>
      <w:ins w:id="296" w:author="Pablo Blanco Peris" w:date="2019-05-14T01:32:00Z">
        <w:r w:rsidR="009721A8">
          <w:rPr>
            <w:lang w:val="es-ES_tradnl"/>
          </w:rPr>
          <w:t>.</w:t>
        </w:r>
      </w:ins>
      <w:ins w:id="297"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881260">
        <w:rPr>
          <w:lang w:val="es-ES_tradnl"/>
        </w:rPr>
        <w: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881260">
        <w:rPr>
          <w:noProof/>
          <w:lang w:val="es-ES_tradnl"/>
        </w:rPr>
        <w:t>[29]</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37C8ED38" w:rsidR="00876017" w:rsidRPr="003E7FE7" w:rsidRDefault="00D94B2F" w:rsidP="002F7A74">
      <w:pPr>
        <w:rPr>
          <w:ins w:id="298" w:author="Pablo Blanco Peris" w:date="2019-05-14T21:11:00Z"/>
        </w:rPr>
      </w:pPr>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ins w:id="299" w:author="Pablo Blanco Peris" w:date="2019-05-14T21:05:00Z">
        <w:r w:rsidR="0034721D">
          <w:rPr>
            <w:lang w:val="es-ES_tradnl"/>
          </w:rPr>
          <w:t>Solidity</w:t>
        </w:r>
      </w:ins>
      <w:ins w:id="300" w:author="Pablo Blanco Peris" w:date="2019-05-14T21:06:00Z">
        <w:r w:rsidR="0034721D">
          <w:rPr>
            <w:lang w:val="es-ES_tradnl"/>
          </w:rPr>
          <w:t xml:space="preserve"> es un lenguaje de programación de alto nivel</w:t>
        </w:r>
      </w:ins>
      <w:ins w:id="301" w:author="Pablo Blanco Peris" w:date="2019-05-14T21:09:00Z">
        <w:r w:rsidR="00876017">
          <w:rPr>
            <w:lang w:val="es-ES_tradnl"/>
          </w:rPr>
          <w:t xml:space="preserve"> </w:t>
        </w:r>
      </w:ins>
      <w:ins w:id="302" w:author="ADRIAN RIESCO RODRIGUEZ" w:date="2019-05-16T15:11:00Z">
        <w:r w:rsidR="002F7A74" w:rsidRPr="003E7FE7">
          <w:rPr>
            <w:iCs/>
            <w:lang w:val="es-ES_tradnl"/>
          </w:rPr>
          <w:t>Turing</w:t>
        </w:r>
      </w:ins>
      <w:ins w:id="303" w:author="ADRIAN RIESCO RODRIGUEZ" w:date="2019-05-16T15:12:00Z">
        <w:r w:rsidR="002F7A74" w:rsidRPr="003E7FE7">
          <w:rPr>
            <w:iCs/>
            <w:lang w:val="es-ES_tradnl"/>
          </w:rPr>
          <w:t xml:space="preserve"> </w:t>
        </w:r>
      </w:ins>
      <w:ins w:id="304" w:author="ADRIAN RIESCO RODRIGUEZ" w:date="2019-05-16T15:11:00Z">
        <w:r w:rsidR="002F7A74" w:rsidRPr="003E7FE7">
          <w:rPr>
            <w:iCs/>
            <w:lang w:val="es-ES_tradnl"/>
          </w:rPr>
          <w:t>co</w:t>
        </w:r>
      </w:ins>
      <w:ins w:id="305" w:author="ADRIAN RIESCO RODRIGUEZ" w:date="2019-05-16T15:12:00Z">
        <w:r w:rsidR="002F7A74" w:rsidRPr="003E7FE7">
          <w:rPr>
            <w:iCs/>
            <w:lang w:val="es-ES_tradnl"/>
          </w:rPr>
          <w:t>mpleto</w:t>
        </w:r>
      </w:ins>
      <w:r w:rsidR="00F5400F">
        <w:rPr>
          <w:iCs/>
          <w:lang w:val="es-ES_tradnl"/>
        </w:rPr>
        <w:t>.</w:t>
      </w:r>
      <w:r w:rsidR="00F5400F" w:rsidRPr="003E7FE7">
        <w:t xml:space="preserve"> </w:t>
      </w:r>
    </w:p>
    <w:p w14:paraId="6E24A1F7" w14:textId="22C8B987" w:rsidR="0034721D" w:rsidRDefault="00876017" w:rsidP="00F5400F">
      <w:pPr>
        <w:rPr>
          <w:lang w:val="es-ES_tradnl"/>
        </w:rPr>
      </w:pPr>
      <w:ins w:id="306" w:author="Pablo Blanco Peris" w:date="2019-05-14T21:17:00Z">
        <w:r>
          <w:rPr>
            <w:lang w:val="es-ES_tradnl"/>
          </w:rPr>
          <w:t xml:space="preserve">Cuenta </w:t>
        </w:r>
      </w:ins>
      <w:ins w:id="307" w:author="Pablo Blanco Peris" w:date="2019-05-14T21:06:00Z">
        <w:r>
          <w:rPr>
            <w:lang w:val="es-ES_tradnl"/>
          </w:rPr>
          <w:t xml:space="preserve">con </w:t>
        </w:r>
      </w:ins>
      <w:ins w:id="308" w:author="Pablo Blanco Peris" w:date="2019-05-14T21:17:00Z">
        <w:r>
          <w:rPr>
            <w:lang w:val="es-ES_tradnl"/>
          </w:rPr>
          <w:t xml:space="preserve">una </w:t>
        </w:r>
      </w:ins>
      <w:ins w:id="309" w:author="Pablo Blanco Peris" w:date="2019-05-14T21:06:00Z">
        <w:r>
          <w:rPr>
            <w:lang w:val="es-ES_tradnl"/>
          </w:rPr>
          <w:t xml:space="preserve">sintaxis similar a </w:t>
        </w:r>
        <w:r w:rsidRPr="003E7FE7">
          <w:rPr>
            <w:i/>
            <w:lang w:val="es-ES_tradnl"/>
          </w:rPr>
          <w:t>Javascript</w:t>
        </w:r>
      </w:ins>
      <w:ins w:id="310" w:author="Pablo Blanco Peris" w:date="2019-05-14T21:18:00Z">
        <w:r w:rsidR="000A3D5A">
          <w:rPr>
            <w:lang w:val="es-ES_tradnl"/>
          </w:rPr>
          <w:t xml:space="preserve"> y con un tipado estático, que admite herencia y polimorfismo</w:t>
        </w:r>
      </w:ins>
      <w:ins w:id="311" w:author="Pablo Blanco Peris" w:date="2019-05-14T21:19:00Z">
        <w:r w:rsidR="000A3D5A">
          <w:rPr>
            <w:lang w:val="es-ES_tradnl"/>
          </w:rPr>
          <w:t xml:space="preserve">. Los </w:t>
        </w:r>
        <w:r w:rsidR="000A3D5A" w:rsidRPr="003E7FE7">
          <w:rPr>
            <w:i/>
            <w:lang w:val="es-ES_tradnl"/>
          </w:rPr>
          <w:t>Smart contracts</w:t>
        </w:r>
        <w:r w:rsidR="000A3D5A">
          <w:rPr>
            <w:lang w:val="es-ES_tradnl"/>
          </w:rPr>
          <w:t xml:space="preserve"> se estructuran dentro de este lenguaje de manera similar a la programación orientada a objetos</w:t>
        </w:r>
      </w:ins>
      <w:ins w:id="312" w:author="Pablo Blanco Peris" w:date="2019-05-14T21:20:00Z">
        <w:r w:rsidR="000A3D5A">
          <w:rPr>
            <w:lang w:val="es-ES_tradnl"/>
          </w:rPr>
          <w:t xml:space="preserve">. </w:t>
        </w:r>
      </w:ins>
      <w:ins w:id="313" w:author="Pablo Blanco Peris" w:date="2019-05-14T21:21:00Z">
        <w:r w:rsidR="000A3D5A">
          <w:rPr>
            <w:lang w:val="es-ES_tradnl"/>
          </w:rPr>
          <w:t xml:space="preserve">Dentro de </w:t>
        </w:r>
      </w:ins>
      <w:ins w:id="314"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ins>
      <w:ins w:id="315" w:author="Pablo Blanco Peris" w:date="2019-05-14T21:21:00Z">
        <w:r w:rsidR="000A3D5A">
          <w:rPr>
            <w:lang w:val="es-ES_tradnl"/>
          </w:rPr>
          <w:t>s</w:t>
        </w:r>
      </w:ins>
      <w:ins w:id="316" w:author="Pablo Blanco Peris" w:date="2019-05-14T21:20:00Z">
        <w:r w:rsidR="000A3D5A">
          <w:rPr>
            <w:lang w:val="es-ES_tradnl"/>
          </w:rPr>
          <w:t>e utilizan variables y funciones</w:t>
        </w:r>
      </w:ins>
      <w:ins w:id="317" w:author="Pablo Blanco Peris" w:date="2019-05-14T21:21:00Z">
        <w:r w:rsidR="000A3D5A">
          <w:rPr>
            <w:lang w:val="es-ES_tradnl"/>
          </w:rPr>
          <w:t xml:space="preserve"> como en la programación imperativa tradicional </w:t>
        </w:r>
      </w:ins>
      <w:ins w:id="318" w:author="Pablo Blanco Peris" w:date="2019-05-14T21:22:00Z">
        <w:r w:rsidR="000A3D5A">
          <w:rPr>
            <w:lang w:val="es-ES_tradnl"/>
          </w:rPr>
          <w:fldChar w:fldCharType="begin"/>
        </w:r>
      </w:ins>
      <w:r w:rsidR="008D3077">
        <w:rPr>
          <w:lang w:val="es-ES_tradnl"/>
        </w:rPr>
        <w:instrText xml:space="preserve"> ADDIN ZOTERO_ITEM CSL_CITATION {"citationID":"Tjy0b2Uj","properties":{"formattedCitation":"[30]","plainCitation":"[3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8D3077">
        <w:rPr>
          <w:noProof/>
          <w:lang w:val="es-ES_tradnl"/>
        </w:rPr>
        <w:t>[30]</w:t>
      </w:r>
      <w:ins w:id="319"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F8E9B16"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4144" behindDoc="0" locked="0" layoutInCell="1" allowOverlap="1" wp14:anchorId="2CA37370" wp14:editId="3CF6A8A7">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37E37A61"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2CDAAC50"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8D3077">
        <w:rPr>
          <w:lang w:val="es-ES_tradnl"/>
        </w:rPr>
        <w:instrText xml:space="preserve"> ADDIN ZOTERO_ITEM CSL_CITATION {"citationID":"YIvKzhQc","properties":{"formattedCitation":"[31]","plainCitation":"[3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8D3077">
        <w:rPr>
          <w:noProof/>
          <w:lang w:val="es-ES_tradnl"/>
        </w:rPr>
        <w:t>[31]</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7E22CF13"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2B2A99">
        <w:rPr>
          <w:lang w:val="es-ES_tradnl"/>
        </w:rPr>
        <w:instrText xml:space="preserve"> ADDIN ZOTERO_ITEM CSL_CITATION {"citationID":"ZrWFq3WZ","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2B2A99">
        <w:rPr>
          <w:noProof/>
          <w:lang w:val="es-ES_tradnl"/>
        </w:rPr>
        <w:t>[32]</w:t>
      </w:r>
      <w:r w:rsidR="002B2A99">
        <w:rPr>
          <w:lang w:val="es-ES_tradnl"/>
        </w:rPr>
        <w:fldChar w:fldCharType="end"/>
      </w:r>
      <w:r w:rsidR="002B2A99">
        <w:rPr>
          <w:lang w:val="es-ES_tradnl"/>
        </w:rPr>
        <w:t xml:space="preserve">. </w:t>
      </w:r>
      <w:r w:rsidR="00695AB1">
        <w:rPr>
          <w:lang w:val="es-ES_tradnl"/>
        </w:rPr>
        <w:t>El gráfico de conexión entre la aplicación y esta plataforma es muy parecido al de la figura 3.1 de la arquitectura global del proyecto.</w:t>
      </w:r>
    </w:p>
    <w:p w14:paraId="186F1300" w14:textId="7838ADA7" w:rsidR="00695AB1" w:rsidRDefault="00695AB1" w:rsidP="004E7573">
      <w:pPr>
        <w:rPr>
          <w:lang w:val="es-ES_tradnl"/>
        </w:rPr>
      </w:pPr>
    </w:p>
    <w:p w14:paraId="6DC1CCD2" w14:textId="28FF0817"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596C53B7">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AF4A89">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2E1A20E2"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320" w:name="_Toc9205724"/>
      <w:r w:rsidRPr="00017398">
        <w:t>Front-end</w:t>
      </w:r>
      <w:bookmarkEnd w:id="320"/>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lastRenderedPageBreak/>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0BC5F4D3" w:rsidR="00443034" w:rsidRDefault="00443034" w:rsidP="00443034">
      <w:pPr>
        <w:pStyle w:val="Textoindependiente"/>
        <w:numPr>
          <w:ilvl w:val="0"/>
          <w:numId w:val="41"/>
        </w:numPr>
        <w:rPr>
          <w:lang w:val="es-ES_tradnl"/>
        </w:rPr>
      </w:pPr>
      <w:r>
        <w:rPr>
          <w:lang w:val="es-ES_tradnl"/>
        </w:rPr>
        <w:t>Login</w:t>
      </w:r>
    </w:p>
    <w:p w14:paraId="444E056A" w14:textId="4F6EA9AB" w:rsidR="00443034" w:rsidRDefault="00443034" w:rsidP="00443034">
      <w:pPr>
        <w:pStyle w:val="Textoindependiente"/>
        <w:numPr>
          <w:ilvl w:val="0"/>
          <w:numId w:val="41"/>
        </w:numPr>
        <w:rPr>
          <w:lang w:val="es-ES_tradnl"/>
        </w:rPr>
      </w:pPr>
      <w:r>
        <w:rPr>
          <w:lang w:val="es-ES_tradnl"/>
        </w:rPr>
        <w:t>Registro de usuarios</w:t>
      </w:r>
    </w:p>
    <w:p w14:paraId="636FF0DE" w14:textId="7C90B213" w:rsidR="00443034" w:rsidRDefault="00443034" w:rsidP="00443034">
      <w:pPr>
        <w:pStyle w:val="Textoindependiente"/>
        <w:numPr>
          <w:ilvl w:val="0"/>
          <w:numId w:val="41"/>
        </w:numPr>
        <w:rPr>
          <w:lang w:val="es-ES_tradnl"/>
        </w:rPr>
      </w:pPr>
      <w:r>
        <w:rPr>
          <w:lang w:val="es-ES_tradnl"/>
        </w:rPr>
        <w:t>Mapa</w:t>
      </w:r>
    </w:p>
    <w:p w14:paraId="560C80B5" w14:textId="6AB05E30" w:rsidR="00443034" w:rsidRDefault="00443034" w:rsidP="00443034">
      <w:pPr>
        <w:pStyle w:val="Textoindependiente"/>
        <w:numPr>
          <w:ilvl w:val="0"/>
          <w:numId w:val="41"/>
        </w:numPr>
        <w:rPr>
          <w:lang w:val="es-ES_tradnl"/>
        </w:rPr>
      </w:pPr>
      <w:r>
        <w:rPr>
          <w:lang w:val="es-ES_tradnl"/>
        </w:rPr>
        <w:t>Mi perfil</w:t>
      </w:r>
    </w:p>
    <w:p w14:paraId="0B1A461C" w14:textId="0281FC27" w:rsidR="00443034" w:rsidRDefault="00443034" w:rsidP="00443034">
      <w:pPr>
        <w:pStyle w:val="Textoindependiente"/>
        <w:numPr>
          <w:ilvl w:val="0"/>
          <w:numId w:val="41"/>
        </w:numPr>
        <w:rPr>
          <w:lang w:val="es-ES_tradnl"/>
        </w:rPr>
      </w:pPr>
      <w:r>
        <w:rPr>
          <w:lang w:val="es-ES_tradnl"/>
        </w:rPr>
        <w:t>Añadir crédito</w:t>
      </w:r>
    </w:p>
    <w:p w14:paraId="4FB31060" w14:textId="06DA4220" w:rsidR="00443034" w:rsidRDefault="00443034" w:rsidP="00443034">
      <w:pPr>
        <w:pStyle w:val="Textoindependiente"/>
        <w:numPr>
          <w:ilvl w:val="0"/>
          <w:numId w:val="41"/>
        </w:numPr>
        <w:rPr>
          <w:lang w:val="es-ES_tradnl"/>
        </w:rPr>
      </w:pPr>
      <w:r>
        <w:rPr>
          <w:lang w:val="es-ES_tradnl"/>
        </w:rPr>
        <w:t>Registro de vehículos</w:t>
      </w:r>
    </w:p>
    <w:p w14:paraId="1FE773F4" w14:textId="55188AE6" w:rsidR="00443034" w:rsidRDefault="00443034" w:rsidP="00443034">
      <w:pPr>
        <w:pStyle w:val="Textoindependiente"/>
        <w:numPr>
          <w:ilvl w:val="0"/>
          <w:numId w:val="41"/>
        </w:numPr>
        <w:rPr>
          <w:lang w:val="es-ES_tradnl"/>
        </w:rPr>
      </w:pPr>
      <w:r>
        <w:rPr>
          <w:lang w:val="es-ES_tradnl"/>
        </w:rPr>
        <w:t>Menú lateral</w:t>
      </w:r>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52B48DB6"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p>
    <w:p w14:paraId="60073BFE" w14:textId="60E284ED" w:rsidR="00443034" w:rsidRDefault="009A2B24" w:rsidP="009602F8">
      <w:pPr>
        <w:pStyle w:val="Textoindependiente"/>
        <w:rPr>
          <w:lang w:val="es-ES_tradnl"/>
        </w:rPr>
      </w:pPr>
      <w:r>
        <w:rPr>
          <w:lang w:val="es-ES_tradnl"/>
        </w:rPr>
        <w:t>Cada módulo implementado dentro de la app sigue este patrón de diseño.</w:t>
      </w:r>
    </w:p>
    <w:p w14:paraId="6D125156" w14:textId="45F6F446" w:rsidR="009A2B24" w:rsidRDefault="009A2B24" w:rsidP="009602F8">
      <w:pPr>
        <w:pStyle w:val="Textoindependiente"/>
        <w:rPr>
          <w:lang w:val="es-ES_tradnl"/>
        </w:rPr>
      </w:pPr>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ViewModel no sabe nada de la vista, es la vista la que contiene este elemento.</w:t>
      </w:r>
    </w:p>
    <w:p w14:paraId="2E05FC78" w14:textId="77777777" w:rsidR="006F0EE6" w:rsidRDefault="006F0EE6" w:rsidP="009602F8">
      <w:pPr>
        <w:pStyle w:val="Textoindependiente"/>
        <w:rPr>
          <w:lang w:val="es-ES_tradnl"/>
        </w:rPr>
      </w:pPr>
    </w:p>
    <w:p w14:paraId="1B31851C" w14:textId="3F56FD5B" w:rsidR="009A2B24"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proofErr w:type="spellStart"/>
      <w:r w:rsidRPr="00BB50FF">
        <w:rPr>
          <w:i/>
          <w:lang w:val="es-ES_tradnl"/>
        </w:rPr>
        <w:t>bindeo</w:t>
      </w:r>
      <w:proofErr w:type="spellEnd"/>
      <w:r>
        <w:rPr>
          <w:lang w:val="es-ES_tradnl"/>
        </w:rPr>
        <w:t xml:space="preserve"> de los datos entre la </w:t>
      </w:r>
      <w:r w:rsidRPr="00BB50FF">
        <w:rPr>
          <w:i/>
          <w:lang w:val="es-ES_tradnl"/>
        </w:rPr>
        <w:t>View</w:t>
      </w:r>
      <w:r>
        <w:rPr>
          <w:lang w:val="es-ES_tradnl"/>
        </w:rPr>
        <w:t xml:space="preserve"> y el </w:t>
      </w:r>
      <w:r w:rsidRPr="00BB50FF">
        <w:rPr>
          <w:i/>
          <w:lang w:val="es-ES_tradnl"/>
        </w:rPr>
        <w:t>ViewModel</w:t>
      </w:r>
      <w:r>
        <w:rPr>
          <w:lang w:val="es-ES_tradnl"/>
        </w:rPr>
        <w:t>.</w:t>
      </w:r>
    </w:p>
    <w:p w14:paraId="07425FE8" w14:textId="42598CE3" w:rsidR="00BB50FF" w:rsidRDefault="00BB50FF" w:rsidP="009602F8">
      <w:pPr>
        <w:pStyle w:val="Textoindependiente"/>
        <w:rPr>
          <w:lang w:val="es-ES_tradnl"/>
        </w:rPr>
      </w:pP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Pr="00BB50FF">
        <w:rPr>
          <w:i/>
          <w:lang w:val="es-ES_tradnl"/>
        </w:rPr>
        <w:t>Label</w:t>
      </w:r>
      <w:r>
        <w:rPr>
          <w:lang w:val="es-ES_tradnl"/>
        </w:rPr>
        <w:t xml:space="preserve"> cambia automáticamente también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5A098937" w:rsidR="00BB50FF" w:rsidRDefault="006F0EE6" w:rsidP="009602F8">
      <w:pPr>
        <w:pStyle w:val="Textoindependiente"/>
        <w:rPr>
          <w:lang w:val="es-ES_tradnl"/>
        </w:rPr>
      </w:pPr>
      <w:r>
        <w:rPr>
          <w:lang w:val="es-ES_tradnl"/>
        </w:rPr>
        <w:t>En la siguiente figura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27538C3E"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4182207F">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15C9B30B" w:rsidR="00BB50FF"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p>
    <w:p w14:paraId="5BC68159" w14:textId="2190D139" w:rsidR="00626DB2" w:rsidRDefault="00626DB2" w:rsidP="009602F8">
      <w:pPr>
        <w:pStyle w:val="Textoindependiente"/>
        <w:rPr>
          <w:lang w:val="es-ES_tradnl"/>
        </w:rPr>
      </w:pPr>
      <w:r>
        <w:rPr>
          <w:lang w:val="es-ES_tradnl"/>
        </w:rPr>
        <w:t xml:space="preserve">Posteriormente dentro de la </w:t>
      </w:r>
      <w:r w:rsidRPr="00626DB2">
        <w:rPr>
          <w:i/>
          <w:lang w:val="es-ES_tradnl"/>
        </w:rPr>
        <w:t>View</w:t>
      </w:r>
      <w:r>
        <w:rPr>
          <w:lang w:val="es-ES_tradnl"/>
        </w:rPr>
        <w:t xml:space="preserve"> se realiza el data binding con el </w:t>
      </w:r>
      <w:r w:rsidRPr="00626DB2">
        <w:rPr>
          <w:i/>
          <w:lang w:val="es-ES_tradnl"/>
        </w:rPr>
        <w:t>ViewModel</w:t>
      </w:r>
      <w:r>
        <w:rPr>
          <w:lang w:val="es-ES_tradnl"/>
        </w:rPr>
        <w:t xml:space="preserve">. La vista es la que notifica al </w:t>
      </w:r>
      <w:r w:rsidRPr="00626DB2">
        <w:rPr>
          <w:i/>
          <w:lang w:val="es-ES_tradnl"/>
        </w:rPr>
        <w:t>ViewModel</w:t>
      </w:r>
      <w:r>
        <w:rPr>
          <w:lang w:val="es-ES_tradnl"/>
        </w:rPr>
        <w:t xml:space="preserve"> de las interacciones del usuario con la misma.</w:t>
      </w:r>
    </w:p>
    <w:p w14:paraId="4BB7348C" w14:textId="053C3C83" w:rsidR="00626DB2" w:rsidRDefault="00626DB2" w:rsidP="009602F8">
      <w:pPr>
        <w:pStyle w:val="Textoindependiente"/>
        <w:rPr>
          <w:lang w:val="es-ES_tradnl"/>
        </w:rPr>
      </w:pPr>
      <w:r>
        <w:rPr>
          <w:lang w:val="es-ES_tradnl"/>
        </w:rPr>
        <w:t xml:space="preserve">El </w:t>
      </w:r>
      <w:r w:rsidRPr="00626DB2">
        <w:rPr>
          <w:i/>
          <w:lang w:val="es-ES_tradnl"/>
        </w:rPr>
        <w:t>ViewModel</w:t>
      </w:r>
      <w:r>
        <w:rPr>
          <w:lang w:val="es-ES_tradnl"/>
        </w:rPr>
        <w:t xml:space="preserve"> contiene al modelo</w:t>
      </w:r>
      <w:r w:rsidR="00541223">
        <w:rPr>
          <w:lang w:val="es-ES_tradnl"/>
        </w:rPr>
        <w:t xml:space="preserve"> donde se encuentran los datos</w:t>
      </w:r>
      <w:r>
        <w:rPr>
          <w:lang w:val="es-ES_tradnl"/>
        </w:rPr>
        <w:t xml:space="preserve"> y al coordinator el cual lo usa para las navegaciones a diferentes módulos.</w:t>
      </w:r>
    </w:p>
    <w:p w14:paraId="7B1DE6F8" w14:textId="5EC41C2E" w:rsidR="00626DB2" w:rsidRDefault="00626DB2" w:rsidP="009602F8">
      <w:pPr>
        <w:pStyle w:val="Textoindependiente"/>
        <w:rPr>
          <w:lang w:val="es-ES_tradnl"/>
        </w:rPr>
      </w:pPr>
      <w:r>
        <w:rPr>
          <w:lang w:val="es-ES_tradnl"/>
        </w:rPr>
        <w:t xml:space="preserve">El </w:t>
      </w:r>
      <w:r w:rsidRPr="008306B4">
        <w:rPr>
          <w:i/>
          <w:lang w:val="es-ES_tradnl"/>
        </w:rPr>
        <w:t>coordinator</w:t>
      </w:r>
      <w:r>
        <w:rPr>
          <w:lang w:val="es-ES_tradnl"/>
        </w:rPr>
        <w:t xml:space="preserve"> cuenta también con la responsabilidad de crear nuevos módulos a la hora de navegar instanciando el </w:t>
      </w:r>
      <w:r w:rsidRPr="008306B4">
        <w:rPr>
          <w:i/>
          <w:lang w:val="es-ES_tradnl"/>
        </w:rPr>
        <w:t>coordinator</w:t>
      </w:r>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3A1C4B78"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150A89EA" w14:textId="44C7BEBA" w:rsidR="009525EE" w:rsidRDefault="009525EE" w:rsidP="009525E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Coordinator</w:t>
      </w:r>
    </w:p>
    <w:p w14:paraId="6A88061F" w14:textId="3DECC4E1" w:rsidR="009525EE" w:rsidRDefault="00BD4D08" w:rsidP="009602F8">
      <w:pPr>
        <w:pStyle w:val="Textoindependiente"/>
        <w:rPr>
          <w:lang w:val="es-ES_tradnl"/>
        </w:rPr>
      </w:pPr>
      <w:bookmarkStart w:id="321" w:name="_GoBack"/>
      <w:bookmarkEnd w:id="321"/>
      <w:r>
        <w:rPr>
          <w:noProof/>
          <w:lang w:val="es-ES_tradnl"/>
        </w:rPr>
        <w:drawing>
          <wp:anchor distT="0" distB="0" distL="114300" distR="114300" simplePos="0" relativeHeight="251684864" behindDoc="0" locked="0" layoutInCell="1" allowOverlap="1" wp14:anchorId="1820FB5C" wp14:editId="3BDB456F">
            <wp:simplePos x="0" y="0"/>
            <wp:positionH relativeFrom="margin">
              <wp:posOffset>-514350</wp:posOffset>
            </wp:positionH>
            <wp:positionV relativeFrom="margin">
              <wp:posOffset>412750</wp:posOffset>
            </wp:positionV>
            <wp:extent cx="7226935" cy="2543175"/>
            <wp:effectExtent l="12700" t="12700" r="12065" b="952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05-26 a las 21.50.42.png"/>
                    <pic:cNvPicPr/>
                  </pic:nvPicPr>
                  <pic:blipFill rotWithShape="1">
                    <a:blip r:embed="rId16">
                      <a:extLst>
                        <a:ext uri="{28A0092B-C50C-407E-A947-70E740481C1C}">
                          <a14:useLocalDpi xmlns:a14="http://schemas.microsoft.com/office/drawing/2010/main" val="0"/>
                        </a:ext>
                      </a:extLst>
                    </a:blip>
                    <a:srcRect l="3292"/>
                    <a:stretch/>
                  </pic:blipFill>
                  <pic:spPr bwMode="auto">
                    <a:xfrm>
                      <a:off x="0" y="0"/>
                      <a:ext cx="7226935" cy="254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A60E17" w14:textId="757D55AA" w:rsidR="00BD4D08" w:rsidRDefault="00BD4D08" w:rsidP="009602F8">
      <w:pPr>
        <w:pStyle w:val="Textoindependiente"/>
        <w:rPr>
          <w:lang w:val="es-ES_tradnl"/>
        </w:rPr>
      </w:pPr>
    </w:p>
    <w:p w14:paraId="644C3F16" w14:textId="159156DA" w:rsidR="001C19C9" w:rsidRDefault="001C19C9" w:rsidP="009602F8">
      <w:pPr>
        <w:pStyle w:val="Textoindependiente"/>
        <w:rPr>
          <w:lang w:val="es-ES_tradnl"/>
        </w:rPr>
      </w:pPr>
      <w:r>
        <w:rPr>
          <w:lang w:val="es-ES_tradnl"/>
        </w:rPr>
        <w:t xml:space="preserve">Esta capa se encarga de la creación de la instancia y de las navegaciones. Tienen una función </w:t>
      </w:r>
      <w:proofErr w:type="spellStart"/>
      <w:r>
        <w:rPr>
          <w:lang w:val="es-ES_tradnl"/>
        </w:rPr>
        <w:t>start</w:t>
      </w:r>
      <w:proofErr w:type="spellEnd"/>
      <w:r>
        <w:rPr>
          <w:lang w:val="es-ES_tradnl"/>
        </w:rPr>
        <w:t>() que inicializa la View y el ViewModel</w:t>
      </w:r>
    </w:p>
    <w:p w14:paraId="150AB696" w14:textId="6F20A243" w:rsidR="009525EE" w:rsidRDefault="009525EE" w:rsidP="009602F8">
      <w:pPr>
        <w:pStyle w:val="Textoindependiente"/>
        <w:rPr>
          <w:lang w:val="es-ES_tradnl"/>
        </w:rPr>
      </w:pPr>
    </w:p>
    <w:p w14:paraId="51FDE092" w14:textId="77777777" w:rsidR="00BD4D08" w:rsidRDefault="00BD4D08" w:rsidP="009602F8">
      <w:pPr>
        <w:pStyle w:val="Textoindependiente"/>
        <w:rPr>
          <w:lang w:val="es-ES_tradnl"/>
        </w:rPr>
      </w:pPr>
    </w:p>
    <w:p w14:paraId="2077C5F0" w14:textId="0AE183E1"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View</w:t>
      </w:r>
    </w:p>
    <w:p w14:paraId="677F79FD" w14:textId="2DF158A9" w:rsidR="009525EE" w:rsidRDefault="009525EE" w:rsidP="009602F8">
      <w:pPr>
        <w:pStyle w:val="Textoindependiente"/>
        <w:rPr>
          <w:lang w:val="es-ES_tradnl"/>
        </w:rPr>
      </w:pPr>
    </w:p>
    <w:p w14:paraId="1EE32862" w14:textId="0B90FB0A" w:rsidR="009525EE" w:rsidRDefault="009525EE" w:rsidP="009602F8">
      <w:pPr>
        <w:pStyle w:val="Textoindependiente"/>
        <w:rPr>
          <w:lang w:val="es-ES_tradnl"/>
        </w:rPr>
      </w:pPr>
    </w:p>
    <w:p w14:paraId="70ACFE49" w14:textId="5CDEAF90"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r w:rsidR="00BD4D08">
        <w:rPr>
          <w:lang w:val="es-ES_tradnl"/>
        </w:rPr>
        <w:t>ViewModel</w:t>
      </w:r>
    </w:p>
    <w:p w14:paraId="53FB7464" w14:textId="7FC56E31" w:rsidR="009525EE" w:rsidRDefault="009525EE" w:rsidP="009602F8">
      <w:pPr>
        <w:pStyle w:val="Textoindependiente"/>
        <w:rPr>
          <w:lang w:val="es-ES_tradnl"/>
        </w:rPr>
      </w:pPr>
    </w:p>
    <w:p w14:paraId="5421593E" w14:textId="1E697AB7" w:rsidR="00BD4D08" w:rsidRDefault="00BD4D08" w:rsidP="009602F8">
      <w:pPr>
        <w:pStyle w:val="Textoindependiente"/>
        <w:rPr>
          <w:lang w:val="es-ES_tradnl"/>
        </w:rPr>
      </w:pPr>
    </w:p>
    <w:p w14:paraId="3394F1ED" w14:textId="2936725E" w:rsidR="00BD4D08" w:rsidRDefault="00BD4D08" w:rsidP="00BD4D08">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r>
        <w:rPr>
          <w:lang w:val="es-ES_tradnl"/>
        </w:rPr>
        <w:t>Model</w:t>
      </w:r>
    </w:p>
    <w:p w14:paraId="4F957421" w14:textId="088D07EA" w:rsidR="00BD4D08" w:rsidRDefault="00BD4D08" w:rsidP="009602F8">
      <w:pPr>
        <w:pStyle w:val="Textoindependiente"/>
        <w:rPr>
          <w:lang w:val="es-ES_tradnl"/>
        </w:rPr>
      </w:pPr>
    </w:p>
    <w:p w14:paraId="25753FD3" w14:textId="77777777" w:rsidR="00BD4D08" w:rsidRDefault="00BD4D08" w:rsidP="009602F8">
      <w:pPr>
        <w:pStyle w:val="Textoindependiente"/>
        <w:rPr>
          <w:lang w:val="es-ES_tradnl"/>
        </w:rPr>
      </w:pPr>
    </w:p>
    <w:p w14:paraId="7205BBF3" w14:textId="77777777" w:rsidR="00BB50FF" w:rsidRPr="003E7FE7" w:rsidRDefault="00BB50FF" w:rsidP="009602F8">
      <w:pPr>
        <w:pStyle w:val="Textoindependiente"/>
        <w:rPr>
          <w:lang w:val="es-ES_tradnl"/>
        </w:rPr>
      </w:pPr>
    </w:p>
    <w:p w14:paraId="73D9158C" w14:textId="64047958" w:rsidR="009602F8" w:rsidRDefault="00BD0141" w:rsidP="00017398">
      <w:pPr>
        <w:pStyle w:val="Ttulo2"/>
        <w:rPr>
          <w:lang w:val="es-ES_tradnl"/>
        </w:rPr>
      </w:pPr>
      <w:bookmarkStart w:id="322" w:name="_Toc9205725"/>
      <w:r w:rsidRPr="00283436">
        <w:rPr>
          <w:lang w:val="es-ES_tradnl"/>
        </w:rPr>
        <w:t>Herramientas de conexiones</w:t>
      </w:r>
      <w:bookmarkEnd w:id="322"/>
    </w:p>
    <w:p w14:paraId="088DC47C" w14:textId="1511DFB9" w:rsidR="00283436" w:rsidRPr="00283436" w:rsidRDefault="00283436" w:rsidP="00283436">
      <w:pPr>
        <w:pStyle w:val="Textoindependiente"/>
        <w:rPr>
          <w:lang w:val="es-ES_tradnl"/>
        </w:rPr>
      </w:pPr>
    </w:p>
    <w:p w14:paraId="38C18A08" w14:textId="2E90D1B6" w:rsidR="009602F8" w:rsidRDefault="00283436" w:rsidP="00283436">
      <w:pPr>
        <w:ind w:firstLine="720"/>
        <w:rPr>
          <w:lang w:val="es-ES_tradnl"/>
        </w:rPr>
      </w:pPr>
      <w:r>
        <w:rPr>
          <w:lang w:val="es-ES_tradnl"/>
        </w:rPr>
        <w:t xml:space="preserve">Tal y como se explica previamente las herramientas de conexiones que se han empleado para conectar el </w:t>
      </w:r>
      <w:r w:rsidRPr="00283436">
        <w:rPr>
          <w:i/>
          <w:lang w:val="es-ES_tradnl"/>
        </w:rPr>
        <w:t>Front-end</w:t>
      </w:r>
      <w:r>
        <w:rPr>
          <w:lang w:val="es-ES_tradnl"/>
        </w:rPr>
        <w:t xml:space="preserve"> con el </w:t>
      </w:r>
      <w:r w:rsidRPr="00283436">
        <w:rPr>
          <w:i/>
          <w:lang w:val="es-ES_tradnl"/>
        </w:rPr>
        <w:t>Back-end</w:t>
      </w:r>
      <w:r>
        <w:rPr>
          <w:lang w:val="es-ES_tradnl"/>
        </w:rPr>
        <w:t xml:space="preserve"> son Infura y Web3.</w:t>
      </w:r>
    </w:p>
    <w:p w14:paraId="040A4330" w14:textId="1181E0EA" w:rsidR="00BD1907" w:rsidRDefault="00283436" w:rsidP="00283436">
      <w:pPr>
        <w:rPr>
          <w:lang w:val="es-ES_tradnl"/>
        </w:rPr>
      </w:pPr>
      <w:r>
        <w:rPr>
          <w:lang w:val="es-ES_tradnl"/>
        </w:rPr>
        <w:t>Estas dos herramientas son necesarias para la comunicación con el Smart contract desplegado, pero cada una tiene su función dentro del proyecto.</w:t>
      </w:r>
      <w:r w:rsidR="00143875">
        <w:rPr>
          <w:lang w:val="es-ES_tradnl"/>
        </w:rPr>
        <w:t xml:space="preserve"> </w:t>
      </w:r>
    </w:p>
    <w:p w14:paraId="696FC5A7" w14:textId="77777777" w:rsidR="004B3213" w:rsidRDefault="00143875" w:rsidP="00283436">
      <w:pPr>
        <w:rPr>
          <w:lang w:val="es-ES_tradnl"/>
        </w:rPr>
      </w:pPr>
      <w:r>
        <w:rPr>
          <w:lang w:val="es-ES_tradnl"/>
        </w:rPr>
        <w:t xml:space="preserve">A pesar de que aparezcan en la misma sección en la figura de la arquitectura global Web3 podría incluirse en la parte de </w:t>
      </w:r>
      <w:r w:rsidRPr="00143875">
        <w:rPr>
          <w:i/>
          <w:lang w:val="es-ES_tradnl"/>
        </w:rPr>
        <w:t>front-end</w:t>
      </w:r>
      <w:r>
        <w:rPr>
          <w:lang w:val="es-ES_tradnl"/>
        </w:rPr>
        <w:t xml:space="preserve"> ya que se implementa dentro de la app y apunta a Infura para poder conectarse a la </w:t>
      </w:r>
      <w:r w:rsidRPr="00143875">
        <w:rPr>
          <w:i/>
          <w:lang w:val="es-ES_tradnl"/>
        </w:rPr>
        <w:t>blockchain</w:t>
      </w:r>
      <w:r>
        <w:rPr>
          <w:lang w:val="es-ES_tradnl"/>
        </w:rPr>
        <w:t>.</w:t>
      </w:r>
      <w:r w:rsidR="00BD1907">
        <w:rPr>
          <w:lang w:val="es-ES_tradnl"/>
        </w:rPr>
        <w:t xml:space="preserve"> </w:t>
      </w:r>
    </w:p>
    <w:p w14:paraId="2C084505" w14:textId="4B53D06D" w:rsidR="00283436" w:rsidRDefault="00BD1907" w:rsidP="00283436">
      <w:pPr>
        <w:rPr>
          <w:lang w:val="es-ES_tradnl"/>
        </w:rPr>
      </w:pPr>
      <w:r>
        <w:rPr>
          <w:lang w:val="es-ES_tradnl"/>
        </w:rPr>
        <w:t xml:space="preserve">Estas dos herramientas cumplen una función importantísima dentro del proyecto CarChain ya que son las que hacen posible comunicación de la parte de </w:t>
      </w:r>
      <w:r w:rsidRPr="00BD1907">
        <w:rPr>
          <w:i/>
          <w:lang w:val="es-ES_tradnl"/>
        </w:rPr>
        <w:t xml:space="preserve">front-end </w:t>
      </w:r>
      <w:r>
        <w:rPr>
          <w:lang w:val="es-ES_tradnl"/>
        </w:rPr>
        <w:t xml:space="preserve">con la parte de </w:t>
      </w:r>
      <w:r w:rsidRPr="00BD1907">
        <w:rPr>
          <w:i/>
          <w:lang w:val="es-ES_tradnl"/>
        </w:rPr>
        <w:t>back-end</w:t>
      </w:r>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283436">
      <w:pPr>
        <w:pStyle w:val="Ttulo3"/>
        <w:rPr>
          <w:lang w:val="es-ES_tradnl"/>
        </w:rPr>
      </w:pPr>
      <w:r>
        <w:rPr>
          <w:lang w:val="es-ES_tradnl"/>
        </w:rPr>
        <w:lastRenderedPageBreak/>
        <w:t>Infura</w:t>
      </w:r>
    </w:p>
    <w:p w14:paraId="50282E6C" w14:textId="77777777" w:rsidR="009A428E" w:rsidRDefault="00283436" w:rsidP="009A428E">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69D80A23" w:rsidR="009A428E" w:rsidRDefault="009A428E" w:rsidP="00283436">
      <w:pPr>
        <w:rPr>
          <w:lang w:val="es-ES_tradnl"/>
        </w:rPr>
      </w:pPr>
      <w:r>
        <w:rPr>
          <w:lang w:val="es-ES_tradnl"/>
        </w:rPr>
        <w:t xml:space="preserve">Está formada por una colección de nodos completos de Ethereum que permite a los desarrolladores conectarse a través de su interfaz o su API. Para poder utilizarlo es necesario crear una cuenta y crear un proyecto. Al crear un proyecto ofrece diferentes </w:t>
      </w:r>
      <w:r w:rsidRPr="009A428E">
        <w:rPr>
          <w:i/>
          <w:lang w:val="es-ES_tradnl"/>
        </w:rPr>
        <w:t>endpoints</w:t>
      </w:r>
      <w:r>
        <w:rPr>
          <w:lang w:val="es-ES_tradnl"/>
        </w:rPr>
        <w:t xml:space="preserve"> y </w:t>
      </w:r>
      <w:r w:rsidRPr="009A428E">
        <w:rPr>
          <w:i/>
          <w:lang w:val="es-ES_tradnl"/>
        </w:rPr>
        <w:t>tokens</w:t>
      </w:r>
      <w:r>
        <w:rPr>
          <w:lang w:val="es-ES_tradnl"/>
        </w:rPr>
        <w:t xml:space="preserve"> para conectarse con las distintas </w:t>
      </w:r>
      <w:r w:rsidRPr="009A428E">
        <w:rPr>
          <w:i/>
          <w:lang w:val="es-ES_tradnl"/>
        </w:rPr>
        <w:t>blockchains</w:t>
      </w:r>
      <w:r>
        <w:rPr>
          <w:lang w:val="es-ES_tradnl"/>
        </w:rPr>
        <w:t xml:space="preserve"> de Ethereum.</w:t>
      </w:r>
    </w:p>
    <w:p w14:paraId="2009E2CB" w14:textId="77777777" w:rsidR="009A428E" w:rsidRDefault="009A428E" w:rsidP="00283436">
      <w:pPr>
        <w:rPr>
          <w:lang w:val="es-ES_tradnl"/>
        </w:rPr>
      </w:pPr>
    </w:p>
    <w:p w14:paraId="755037FA" w14:textId="77777777" w:rsidR="009A428E" w:rsidRDefault="009A428E" w:rsidP="00283436">
      <w:pPr>
        <w:rPr>
          <w:lang w:val="es-ES_tradnl"/>
        </w:rPr>
      </w:pPr>
      <w:r>
        <w:rPr>
          <w:lang w:val="es-ES_tradnl"/>
        </w:rPr>
        <w:t>Cuenta con un panel de estadísticas en las que se puede ver la interacción con el proyecto, asociado comúnmente a un Smart contract.</w:t>
      </w:r>
    </w:p>
    <w:p w14:paraId="23C8CFC9" w14:textId="364E45D0" w:rsidR="009A428E" w:rsidRDefault="009A428E" w:rsidP="00283436">
      <w:pPr>
        <w:rPr>
          <w:lang w:val="es-ES_tradnl"/>
        </w:rPr>
      </w:pPr>
      <w:r>
        <w:rPr>
          <w:lang w:val="es-ES_tradnl"/>
        </w:rPr>
        <w:t>En la siguiente figura se muestra una captura de las estadísticas de Infura del proyecto CarChain.</w:t>
      </w:r>
    </w:p>
    <w:p w14:paraId="73D8FBA6" w14:textId="663B0D42" w:rsidR="009A428E" w:rsidRDefault="009A428E" w:rsidP="00283436">
      <w:pPr>
        <w:rPr>
          <w:lang w:val="es-ES_tradnl"/>
        </w:rPr>
      </w:pPr>
    </w:p>
    <w:p w14:paraId="2D543BDB" w14:textId="69070531" w:rsidR="009A428E" w:rsidRPr="00993186" w:rsidRDefault="009A428E" w:rsidP="009A428E">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5423B">
        <w:rPr>
          <w:noProof/>
        </w:rPr>
        <w:t>2</w:t>
      </w:r>
      <w:r w:rsidRPr="0094773E">
        <w:rPr>
          <w:lang w:val="es-ES_tradnl"/>
        </w:rPr>
        <w:fldChar w:fldCharType="end"/>
      </w:r>
      <w:r>
        <w:rPr>
          <w:lang w:val="es-ES_tradnl"/>
        </w:rPr>
        <w:t xml:space="preserve"> Interfaz de</w:t>
      </w:r>
      <w:r w:rsidRPr="00970324">
        <w:t xml:space="preserve"> </w:t>
      </w:r>
      <w:r w:rsidR="00F5423B">
        <w:t>Infura, estadísticas de interacciones con el Smart Contract</w:t>
      </w:r>
    </w:p>
    <w:p w14:paraId="13891A53" w14:textId="1126C019" w:rsidR="009A428E" w:rsidRPr="00F25159" w:rsidRDefault="009A428E" w:rsidP="009A428E">
      <w:pPr>
        <w:rPr>
          <w:lang w:val="es-ES_tradnl"/>
        </w:rPr>
      </w:pPr>
    </w:p>
    <w:p w14:paraId="027883DB" w14:textId="6E28D4A4" w:rsidR="009A428E" w:rsidRDefault="00EF166F" w:rsidP="00283436">
      <w:pPr>
        <w:rPr>
          <w:lang w:val="es-ES_tradnl"/>
        </w:rPr>
      </w:pPr>
      <w:r>
        <w:rPr>
          <w:noProof/>
          <w:lang w:val="es-ES_tradnl"/>
        </w:rPr>
        <w:lastRenderedPageBreak/>
        <w:drawing>
          <wp:anchor distT="0" distB="0" distL="114300" distR="114300" simplePos="0" relativeHeight="251667456" behindDoc="0" locked="0" layoutInCell="1" allowOverlap="1" wp14:anchorId="56A39750" wp14:editId="38CCF916">
            <wp:simplePos x="0" y="0"/>
            <wp:positionH relativeFrom="margin">
              <wp:posOffset>-375285</wp:posOffset>
            </wp:positionH>
            <wp:positionV relativeFrom="margin">
              <wp:posOffset>3361296</wp:posOffset>
            </wp:positionV>
            <wp:extent cx="6795135" cy="2369185"/>
            <wp:effectExtent l="12700" t="12700" r="12065" b="1841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9-05-09 a las 10.42.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95135" cy="236918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noProof/>
          <w:lang w:val="es-ES_tradnl"/>
        </w:rPr>
        <w:drawing>
          <wp:anchor distT="0" distB="0" distL="114300" distR="114300" simplePos="0" relativeHeight="251666432" behindDoc="0" locked="0" layoutInCell="1" allowOverlap="1" wp14:anchorId="22AA273F" wp14:editId="534928B4">
            <wp:simplePos x="0" y="0"/>
            <wp:positionH relativeFrom="margin">
              <wp:posOffset>-502804</wp:posOffset>
            </wp:positionH>
            <wp:positionV relativeFrom="margin">
              <wp:posOffset>12611</wp:posOffset>
            </wp:positionV>
            <wp:extent cx="7125970" cy="3193415"/>
            <wp:effectExtent l="12700" t="12700" r="11430" b="698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 de pantalla 2019-05-09 a las 10.41.4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8F34B13" w14:textId="77777777" w:rsidR="00EF166F" w:rsidRDefault="00EF166F" w:rsidP="00283436">
      <w:pPr>
        <w:rPr>
          <w:lang w:val="es-ES_tradnl"/>
        </w:rPr>
      </w:pPr>
    </w:p>
    <w:p w14:paraId="2CEE81B9" w14:textId="00A3A83B" w:rsidR="00EF166F"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p>
    <w:p w14:paraId="16898047" w14:textId="097269C3" w:rsidR="009A428E" w:rsidRDefault="009534FF" w:rsidP="00283436">
      <w:pPr>
        <w:rPr>
          <w:lang w:val="es-ES_tradnl"/>
        </w:rPr>
      </w:pPr>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3399B7BF" w14:textId="6ED15E46"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lastRenderedPageBreak/>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p>
    <w:p w14:paraId="711A862F" w14:textId="0DFAFA3F"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2B2A99">
        <w:rPr>
          <w:lang w:val="es-ES_tradnl"/>
        </w:rPr>
        <w:instrText xml:space="preserve"> ADDIN ZOTERO_ITEM CSL_CITATION {"citationID":"jMyhXuqT","properties":{"formattedCitation":"[33]","plainCitation":"[33]","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2B2A99">
        <w:rPr>
          <w:noProof/>
          <w:lang w:val="es-ES_tradnl"/>
        </w:rPr>
        <w:t>[33]</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D52406">
      <w:pPr>
        <w:pStyle w:val="Ttulo3"/>
        <w:rPr>
          <w:lang w:val="es-ES_tradnl"/>
        </w:rPr>
      </w:pPr>
      <w:r>
        <w:rPr>
          <w:lang w:val="es-ES_tradnl"/>
        </w:rPr>
        <w:t>Web3</w:t>
      </w:r>
    </w:p>
    <w:p w14:paraId="2FE2DAE2" w14:textId="7ADCF392" w:rsidR="00D52406" w:rsidRDefault="00D52406" w:rsidP="009602F8">
      <w:pPr>
        <w:pStyle w:val="Textoindependiente"/>
        <w:rPr>
          <w:lang w:val="es-ES_tradnl"/>
        </w:rPr>
      </w:pPr>
      <w:r>
        <w:rPr>
          <w:lang w:val="es-ES_tradnl"/>
        </w:rPr>
        <w:t>Esta herramienta podría tratarse prácticamente en la parte de front-end ya que realmente se encuentra incrustada en el proyecto de la app móvil.</w:t>
      </w:r>
      <w:r w:rsidR="00485065">
        <w:rPr>
          <w:lang w:val="es-ES_tradnl"/>
        </w:rPr>
        <w:t xml:space="preserve"> Web3 es un </w:t>
      </w:r>
      <w:r w:rsidR="00485065" w:rsidRPr="00485065">
        <w:rPr>
          <w:i/>
          <w:lang w:val="es-ES_tradnl"/>
        </w:rPr>
        <w:t>framework</w:t>
      </w:r>
      <w:r w:rsidR="00485065">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sidR="00485065">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sidR="00485065">
        <w:rPr>
          <w:lang w:val="es-ES_tradnl"/>
        </w:rPr>
        <w:fldChar w:fldCharType="separate"/>
      </w:r>
      <w:r w:rsidR="00485065">
        <w:rPr>
          <w:noProof/>
          <w:lang w:val="es-ES_tradnl"/>
        </w:rPr>
        <w:t>[33]</w:t>
      </w:r>
      <w:r w:rsidR="00485065">
        <w:rPr>
          <w:lang w:val="es-ES_tradnl"/>
        </w:rPr>
        <w:fldChar w:fldCharType="end"/>
      </w:r>
      <w:r w:rsidR="00485065">
        <w:rPr>
          <w:lang w:val="es-ES_tradnl"/>
        </w:rPr>
        <w:t>.</w:t>
      </w:r>
    </w:p>
    <w:p w14:paraId="3C316A27" w14:textId="5193CCF8" w:rsidR="00D52406" w:rsidRDefault="00D52406" w:rsidP="009602F8">
      <w:pPr>
        <w:pStyle w:val="Textoindependiente"/>
        <w:rPr>
          <w:lang w:val="es-ES_tradnl"/>
        </w:rPr>
      </w:pPr>
    </w:p>
    <w:p w14:paraId="2E2B25EE" w14:textId="529D4DBD"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lgnNNO5S","properties":{"formattedCitation":"[35]","plainCitation":"[35]","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2B2A99">
        <w:rPr>
          <w:noProof/>
          <w:lang w:val="es-ES_tradnl"/>
        </w:rPr>
        <w:t>[35]</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bxyJyPN5","properties":{"formattedCitation":"[36]","plainCitation":"[36]","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2B2A99">
        <w:rPr>
          <w:noProof/>
          <w:lang w:val="es-ES_tradnl"/>
        </w:rPr>
        <w:t>[36]</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am0XLjoz","properties":{"formattedCitation":"[37]","plainCitation":"[37]","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2B2A99">
        <w:rPr>
          <w:noProof/>
          <w:lang w:val="es-ES_tradnl"/>
        </w:rPr>
        <w:t>[37]</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3168DB9B" w:rsidR="00A42A0C"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éste necesita de otros frameworks para poder compilarse y ejecutarse correctamente.</w:t>
      </w:r>
    </w:p>
    <w:p w14:paraId="1EBD86FA" w14:textId="0201EA6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5E2C55C2" w:rsidR="0072600F" w:rsidRDefault="0072600F" w:rsidP="0072600F">
      <w:pPr>
        <w:pStyle w:val="Textoindependiente"/>
        <w:numPr>
          <w:ilvl w:val="0"/>
          <w:numId w:val="40"/>
        </w:numPr>
        <w:rPr>
          <w:lang w:val="es-ES_tradnl"/>
        </w:rPr>
      </w:pPr>
      <w:r>
        <w:rPr>
          <w:lang w:val="es-ES_tradnl"/>
        </w:rPr>
        <w:t>Podfile: fichero que gestiona Cocoapods</w:t>
      </w:r>
    </w:p>
    <w:p w14:paraId="65E2E4FE" w14:textId="365F6872" w:rsidR="0072600F" w:rsidRDefault="0072600F" w:rsidP="0072600F">
      <w:pPr>
        <w:pStyle w:val="Textoindependiente"/>
        <w:numPr>
          <w:ilvl w:val="0"/>
          <w:numId w:val="40"/>
        </w:numPr>
        <w:rPr>
          <w:lang w:val="es-ES_tradnl"/>
        </w:rPr>
      </w:pPr>
      <w:r>
        <w:rPr>
          <w:lang w:val="es-ES_tradnl"/>
        </w:rPr>
        <w:t>Cartfile: necesario para Carthage</w:t>
      </w:r>
    </w:p>
    <w:p w14:paraId="0536BDED" w14:textId="2312D53D" w:rsidR="0072600F" w:rsidRPr="00D14574" w:rsidRDefault="0072600F" w:rsidP="0072600F">
      <w:pPr>
        <w:pStyle w:val="Textoindependiente"/>
        <w:numPr>
          <w:ilvl w:val="0"/>
          <w:numId w:val="40"/>
        </w:numPr>
        <w:rPr>
          <w:lang w:val="en-US"/>
        </w:rPr>
      </w:pPr>
      <w:r w:rsidRPr="0072600F">
        <w:rPr>
          <w:lang w:val="en-US"/>
        </w:rPr>
        <w:t xml:space="preserve">Package.swift: </w:t>
      </w:r>
      <w:r w:rsidRPr="00D14574">
        <w:rPr>
          <w:lang w:val="es-ES_tradnl"/>
        </w:rPr>
        <w:t>archivo que maneja Swift Package Manager</w:t>
      </w:r>
    </w:p>
    <w:p w14:paraId="248B51F7" w14:textId="0FD42B2E" w:rsidR="00D14574" w:rsidRDefault="00D14574" w:rsidP="00D14574">
      <w:pPr>
        <w:pStyle w:val="Textoindependiente"/>
        <w:rPr>
          <w:lang w:val="es-ES_tradnl"/>
        </w:rPr>
      </w:pPr>
    </w:p>
    <w:p w14:paraId="0B77ABD7" w14:textId="657C71FF"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5501AD">
        <w:rPr>
          <w:lang w:val="es-ES_tradnl"/>
        </w:rPr>
        <w:t>Podfile</w:t>
      </w:r>
    </w:p>
    <w:p w14:paraId="722E2B09" w14:textId="77777777" w:rsidR="005501AD" w:rsidRPr="005501AD" w:rsidRDefault="005501AD" w:rsidP="005501AD">
      <w:pPr>
        <w:rPr>
          <w:lang w:val="es-ES_tradnl"/>
        </w:rPr>
      </w:pPr>
    </w:p>
    <w:p w14:paraId="1604669F" w14:textId="339F4B99" w:rsidR="005501AD" w:rsidRPr="005501AD" w:rsidRDefault="005501AD" w:rsidP="005501AD">
      <w:pPr>
        <w:rPr>
          <w:lang w:val="es-ES_tradnl"/>
        </w:rPr>
      </w:pPr>
      <w:r>
        <w:rPr>
          <w:noProof/>
          <w:lang w:val="es-ES_tradnl"/>
        </w:rPr>
        <w:drawing>
          <wp:anchor distT="0" distB="0" distL="114300" distR="114300" simplePos="0" relativeHeight="251682816" behindDoc="0" locked="0" layoutInCell="1" allowOverlap="1" wp14:anchorId="4EF9D817" wp14:editId="3BF89CFE">
            <wp:simplePos x="0" y="0"/>
            <wp:positionH relativeFrom="margin">
              <wp:posOffset>1866900</wp:posOffset>
            </wp:positionH>
            <wp:positionV relativeFrom="margin">
              <wp:posOffset>5501957</wp:posOffset>
            </wp:positionV>
            <wp:extent cx="2209800" cy="2492828"/>
            <wp:effectExtent l="12700" t="12700" r="12700" b="952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9-05-26 a las 16.39.29.png"/>
                    <pic:cNvPicPr/>
                  </pic:nvPicPr>
                  <pic:blipFill>
                    <a:blip r:embed="rId19">
                      <a:extLst>
                        <a:ext uri="{28A0092B-C50C-407E-A947-70E740481C1C}">
                          <a14:useLocalDpi xmlns:a14="http://schemas.microsoft.com/office/drawing/2010/main" val="0"/>
                        </a:ext>
                      </a:extLst>
                    </a:blip>
                    <a:stretch>
                      <a:fillRect/>
                    </a:stretch>
                  </pic:blipFill>
                  <pic:spPr>
                    <a:xfrm>
                      <a:off x="0" y="0"/>
                      <a:ext cx="2209800" cy="2492828"/>
                    </a:xfrm>
                    <a:prstGeom prst="rect">
                      <a:avLst/>
                    </a:prstGeom>
                    <a:ln>
                      <a:solidFill>
                        <a:sysClr val="windowText" lastClr="000000"/>
                      </a:solidFill>
                    </a:ln>
                  </pic:spPr>
                </pic:pic>
              </a:graphicData>
            </a:graphic>
          </wp:anchor>
        </w:drawing>
      </w:r>
    </w:p>
    <w:p w14:paraId="2F60ABEC" w14:textId="6C9B4795" w:rsidR="00D14574" w:rsidRPr="00D14574" w:rsidRDefault="00D14574" w:rsidP="00D14574">
      <w:pPr>
        <w:rPr>
          <w:lang w:val="es-ES_tradnl"/>
        </w:rPr>
      </w:pPr>
    </w:p>
    <w:p w14:paraId="05EFA351" w14:textId="0F48B1DB" w:rsidR="00954B8E" w:rsidRPr="00954B8E" w:rsidRDefault="00954B8E" w:rsidP="00D14574">
      <w:pPr>
        <w:pStyle w:val="Epgrafe"/>
        <w:rPr>
          <w:lang w:val="es-ES_tradnl"/>
        </w:rPr>
      </w:pPr>
      <w:r>
        <w:rPr>
          <w:noProof/>
          <w:lang w:val="es-ES_tradnl"/>
        </w:rPr>
        <w:lastRenderedPageBreak/>
        <w:drawing>
          <wp:anchor distT="0" distB="0" distL="114300" distR="114300" simplePos="0" relativeHeight="251680768" behindDoc="0" locked="0" layoutInCell="1" allowOverlap="1" wp14:anchorId="6C264C23" wp14:editId="1BDFD2BB">
            <wp:simplePos x="0" y="0"/>
            <wp:positionH relativeFrom="margin">
              <wp:posOffset>-428625</wp:posOffset>
            </wp:positionH>
            <wp:positionV relativeFrom="margin">
              <wp:posOffset>340995</wp:posOffset>
            </wp:positionV>
            <wp:extent cx="6943090" cy="1487170"/>
            <wp:effectExtent l="12700" t="12700" r="16510" b="1143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pantalla 2019-05-26 a las 16.46.00.png"/>
                    <pic:cNvPicPr/>
                  </pic:nvPicPr>
                  <pic:blipFill rotWithShape="1">
                    <a:blip r:embed="rId20" cstate="print">
                      <a:extLst>
                        <a:ext uri="{28A0092B-C50C-407E-A947-70E740481C1C}">
                          <a14:useLocalDpi xmlns:a14="http://schemas.microsoft.com/office/drawing/2010/main" val="0"/>
                        </a:ext>
                      </a:extLst>
                    </a:blip>
                    <a:srcRect l="3209" b="15768"/>
                    <a:stretch/>
                  </pic:blipFill>
                  <pic:spPr bwMode="auto">
                    <a:xfrm>
                      <a:off x="0" y="0"/>
                      <a:ext cx="6943090" cy="14871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574" w:rsidRPr="00970324">
        <w:t>Figur</w:t>
      </w:r>
      <w:r w:rsidR="00D14574">
        <w:t>a</w:t>
      </w:r>
      <w:r w:rsidR="00D14574" w:rsidRPr="00970324">
        <w:t xml:space="preserve"> </w:t>
      </w:r>
      <w:r w:rsidR="00D14574" w:rsidRPr="0094773E">
        <w:rPr>
          <w:lang w:val="es-ES_tradnl"/>
        </w:rPr>
        <w:fldChar w:fldCharType="begin"/>
      </w:r>
      <w:r w:rsidR="00D14574" w:rsidRPr="003E7FE7">
        <w:instrText xml:space="preserve"> STYLEREF 1 \s </w:instrText>
      </w:r>
      <w:r w:rsidR="00D14574" w:rsidRPr="0094773E">
        <w:rPr>
          <w:lang w:val="es-ES_tradnl"/>
        </w:rPr>
        <w:fldChar w:fldCharType="separate"/>
      </w:r>
      <w:r w:rsidR="00D14574">
        <w:rPr>
          <w:noProof/>
        </w:rPr>
        <w:t>3</w:t>
      </w:r>
      <w:r w:rsidR="00D14574" w:rsidRPr="0094773E">
        <w:rPr>
          <w:lang w:val="es-ES_tradnl"/>
        </w:rPr>
        <w:fldChar w:fldCharType="end"/>
      </w:r>
      <w:r w:rsidR="00D14574" w:rsidRPr="00970324">
        <w:t>.</w:t>
      </w:r>
      <w:r w:rsidR="00D14574" w:rsidRPr="0094773E">
        <w:rPr>
          <w:lang w:val="es-ES_tradnl"/>
        </w:rPr>
        <w:fldChar w:fldCharType="begin"/>
      </w:r>
      <w:r w:rsidR="00D14574" w:rsidRPr="003E7FE7">
        <w:instrText xml:space="preserve"> SEQ Figure \* ARABIC \s 1 </w:instrText>
      </w:r>
      <w:r w:rsidR="00D14574" w:rsidRPr="0094773E">
        <w:rPr>
          <w:lang w:val="es-ES_tradnl"/>
        </w:rPr>
        <w:fldChar w:fldCharType="separate"/>
      </w:r>
      <w:r w:rsidR="00D14574">
        <w:rPr>
          <w:noProof/>
        </w:rPr>
        <w:t>3</w:t>
      </w:r>
      <w:r w:rsidR="00D14574" w:rsidRPr="0094773E">
        <w:rPr>
          <w:lang w:val="es-ES_tradnl"/>
        </w:rPr>
        <w:fldChar w:fldCharType="end"/>
      </w:r>
      <w:r w:rsidR="00D14574">
        <w:rPr>
          <w:lang w:val="es-ES_tradnl"/>
        </w:rPr>
        <w:t xml:space="preserve"> </w:t>
      </w:r>
      <w:r>
        <w:rPr>
          <w:lang w:val="es-ES_tradnl"/>
        </w:rPr>
        <w:t>Package.swift</w:t>
      </w:r>
    </w:p>
    <w:p w14:paraId="5617F5D6" w14:textId="283EC303" w:rsidR="00954B8E" w:rsidRDefault="00954B8E" w:rsidP="00D14574">
      <w:pPr>
        <w:pStyle w:val="Epgrafe"/>
      </w:pPr>
    </w:p>
    <w:p w14:paraId="6C89A53E" w14:textId="77777777" w:rsidR="00751928" w:rsidRDefault="00751928" w:rsidP="00954B8E">
      <w:pPr>
        <w:pStyle w:val="Epgrafe"/>
      </w:pPr>
    </w:p>
    <w:p w14:paraId="30835E87" w14:textId="66F3BCF9" w:rsidR="00751928" w:rsidRDefault="00751928" w:rsidP="00954B8E">
      <w:pPr>
        <w:pStyle w:val="Epgrafe"/>
      </w:pPr>
    </w:p>
    <w:p w14:paraId="0D25DEF1" w14:textId="77952A44" w:rsidR="00954B8E" w:rsidRDefault="00D14574" w:rsidP="00954B8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954B8E">
        <w:rPr>
          <w:lang w:val="es-ES_tradnl"/>
        </w:rPr>
        <w:t>Cartfile</w:t>
      </w:r>
    </w:p>
    <w:p w14:paraId="26F7DC1E" w14:textId="2FA57B9E" w:rsidR="00954B8E" w:rsidRPr="00954B8E" w:rsidRDefault="00751928" w:rsidP="00954B8E">
      <w:pPr>
        <w:rPr>
          <w:lang w:val="es-ES_tradnl"/>
        </w:rPr>
      </w:pPr>
      <w:r>
        <w:rPr>
          <w:noProof/>
          <w:lang w:val="es-ES_tradnl"/>
        </w:rPr>
        <w:drawing>
          <wp:anchor distT="0" distB="0" distL="114300" distR="114300" simplePos="0" relativeHeight="251681792" behindDoc="0" locked="0" layoutInCell="1" allowOverlap="1" wp14:anchorId="77D5D295" wp14:editId="5A72DC05">
            <wp:simplePos x="0" y="0"/>
            <wp:positionH relativeFrom="margin">
              <wp:posOffset>47625</wp:posOffset>
            </wp:positionH>
            <wp:positionV relativeFrom="margin">
              <wp:posOffset>2772728</wp:posOffset>
            </wp:positionV>
            <wp:extent cx="5795010" cy="1501775"/>
            <wp:effectExtent l="12700" t="12700" r="8890" b="952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pantalla 2019-05-26 a las 16.48.33.png"/>
                    <pic:cNvPicPr/>
                  </pic:nvPicPr>
                  <pic:blipFill rotWithShape="1">
                    <a:blip r:embed="rId21">
                      <a:extLst>
                        <a:ext uri="{28A0092B-C50C-407E-A947-70E740481C1C}">
                          <a14:useLocalDpi xmlns:a14="http://schemas.microsoft.com/office/drawing/2010/main" val="0"/>
                        </a:ext>
                      </a:extLst>
                    </a:blip>
                    <a:srcRect b="15367"/>
                    <a:stretch/>
                  </pic:blipFill>
                  <pic:spPr bwMode="auto">
                    <a:xfrm>
                      <a:off x="0" y="0"/>
                      <a:ext cx="5795010" cy="150177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9892AE6" w14:textId="24EC2555" w:rsidR="00D14574" w:rsidRPr="00D14574" w:rsidRDefault="00D14574" w:rsidP="00D14574">
      <w:pPr>
        <w:pStyle w:val="Textoindependiente"/>
      </w:pPr>
    </w:p>
    <w:p w14:paraId="1EE3EAE5" w14:textId="52EA9739" w:rsidR="00A95C94" w:rsidRPr="00D14574" w:rsidRDefault="00A95C94" w:rsidP="009602F8">
      <w:pPr>
        <w:pStyle w:val="Textoindependiente"/>
      </w:pPr>
    </w:p>
    <w:p w14:paraId="7968F7A5" w14:textId="77777777" w:rsidR="00954B8E" w:rsidRDefault="00954B8E" w:rsidP="009602F8">
      <w:pPr>
        <w:pStyle w:val="Textoindependiente"/>
        <w:rPr>
          <w:lang w:val="es-ES_tradnl"/>
        </w:rPr>
      </w:pPr>
    </w:p>
    <w:p w14:paraId="2D20C46C" w14:textId="29EF8C8E" w:rsidR="00954B8E"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p>
    <w:p w14:paraId="65EFF27C" w14:textId="77777777" w:rsidR="00A24603" w:rsidRDefault="00A24603" w:rsidP="009602F8">
      <w:pPr>
        <w:pStyle w:val="Textoindependiente"/>
        <w:rPr>
          <w:lang w:val="es-ES_tradnl"/>
        </w:rPr>
      </w:pPr>
    </w:p>
    <w:p w14:paraId="5A779820" w14:textId="71F9A135" w:rsidR="00BC23A6"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p>
    <w:p w14:paraId="661811F6" w14:textId="65FBAED5" w:rsidR="00A42A0C" w:rsidRDefault="00A24603" w:rsidP="009602F8">
      <w:pPr>
        <w:pStyle w:val="Textoindependiente"/>
        <w:rPr>
          <w:lang w:val="es-ES_tradnl"/>
        </w:rPr>
      </w:pPr>
      <w:r>
        <w:rPr>
          <w:lang w:val="es-ES_tradnl"/>
        </w:rPr>
        <w:t xml:space="preserve">Este fichero declara las variables que se van a utilizar en los métodos. Estos métodos hacen llamadas a las funciones del contrato. Las respuestas de estos métodos se devuelven por </w:t>
      </w:r>
      <w:r w:rsidRPr="00A24603">
        <w:rPr>
          <w:i/>
          <w:lang w:val="es-ES_tradnl"/>
        </w:rPr>
        <w:t>callbacks</w:t>
      </w:r>
      <w:r>
        <w:rPr>
          <w:lang w:val="es-ES_tradnl"/>
        </w:rPr>
        <w:t xml:space="preserve"> para ejecutar un bloque u otro en caso de éxito o fallo.</w:t>
      </w:r>
    </w:p>
    <w:p w14:paraId="789AC689" w14:textId="77777777" w:rsidR="00954B8E" w:rsidRDefault="00954B8E">
      <w:pPr>
        <w:jc w:val="left"/>
        <w:rPr>
          <w:b/>
          <w:bCs/>
          <w:szCs w:val="20"/>
        </w:rPr>
      </w:pPr>
      <w:r>
        <w:br w:type="page"/>
      </w:r>
    </w:p>
    <w:p w14:paraId="78300B79" w14:textId="6B248874" w:rsidR="00BC23A6" w:rsidRDefault="00BC23A6" w:rsidP="009928DE">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5EB64DEE" w14:textId="7393C000" w:rsidR="00BC23A6" w:rsidRDefault="00954B8E" w:rsidP="009602F8">
      <w:pPr>
        <w:pStyle w:val="Textoindependiente"/>
      </w:pPr>
      <w:r>
        <w:rPr>
          <w:noProof/>
        </w:rPr>
        <w:drawing>
          <wp:anchor distT="0" distB="0" distL="114300" distR="114300" simplePos="0" relativeHeight="251668480" behindDoc="0" locked="0" layoutInCell="1" allowOverlap="1" wp14:anchorId="58E8FF9F" wp14:editId="0746CAF7">
            <wp:simplePos x="0" y="0"/>
            <wp:positionH relativeFrom="margin">
              <wp:posOffset>-400685</wp:posOffset>
            </wp:positionH>
            <wp:positionV relativeFrom="margin">
              <wp:posOffset>453708</wp:posOffset>
            </wp:positionV>
            <wp:extent cx="6698255" cy="4497706"/>
            <wp:effectExtent l="12700" t="12700" r="7620" b="1079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9-05-25 a las 19.50.36.png"/>
                    <pic:cNvPicPr/>
                  </pic:nvPicPr>
                  <pic:blipFill>
                    <a:blip r:embed="rId22">
                      <a:extLst>
                        <a:ext uri="{28A0092B-C50C-407E-A947-70E740481C1C}">
                          <a14:useLocalDpi xmlns:a14="http://schemas.microsoft.com/office/drawing/2010/main" val="0"/>
                        </a:ext>
                      </a:extLst>
                    </a:blip>
                    <a:stretch>
                      <a:fillRect/>
                    </a:stretch>
                  </pic:blipFill>
                  <pic:spPr>
                    <a:xfrm>
                      <a:off x="0" y="0"/>
                      <a:ext cx="6698255" cy="4497706"/>
                    </a:xfrm>
                    <a:prstGeom prst="rect">
                      <a:avLst/>
                    </a:prstGeom>
                    <a:ln>
                      <a:solidFill>
                        <a:sysClr val="windowText" lastClr="000000"/>
                      </a:solidFill>
                    </a:ln>
                  </pic:spPr>
                </pic:pic>
              </a:graphicData>
            </a:graphic>
          </wp:anchor>
        </w:drawing>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40F3B4BF" w:rsidR="009602F8" w:rsidRDefault="00BC23A6" w:rsidP="00BC23A6">
      <w:pPr>
        <w:rPr>
          <w:lang w:val="es-ES_tradnl"/>
        </w:rPr>
      </w:pPr>
      <w:r>
        <w:rPr>
          <w:lang w:val="es-ES_tradnl"/>
        </w:rPr>
        <w:t xml:space="preserve">En las líneas 14 a 20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7FF76C3A" w:rsidR="00EA56FC" w:rsidRDefault="00EA56FC" w:rsidP="00EA56FC">
      <w:pPr>
        <w:pStyle w:val="Prrafodelista"/>
        <w:numPr>
          <w:ilvl w:val="0"/>
          <w:numId w:val="39"/>
        </w:numPr>
      </w:pPr>
      <w:r>
        <w:t>L</w:t>
      </w:r>
      <w:r w:rsidRPr="00EA56FC">
        <w:t>a dirección de la cuenta desde la que se va acceder</w:t>
      </w:r>
    </w:p>
    <w:p w14:paraId="3EE1C561" w14:textId="283EB78F" w:rsidR="00EA56FC" w:rsidRDefault="00EA56FC" w:rsidP="00EA56FC">
      <w:pPr>
        <w:pStyle w:val="Prrafodelista"/>
        <w:numPr>
          <w:ilvl w:val="0"/>
          <w:numId w:val="39"/>
        </w:numPr>
      </w:pPr>
      <w:r w:rsidRPr="00EA56FC">
        <w:t xml:space="preserve"> ABI del contrato, es decir el binario de la interfaz, necesario para realizar las llamadas a las funciones</w:t>
      </w:r>
    </w:p>
    <w:p w14:paraId="5A4F85B6" w14:textId="7EA8F428"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p>
    <w:p w14:paraId="1CE43EB4" w14:textId="2FFC228F"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p>
    <w:p w14:paraId="76C69C17" w14:textId="647630CF" w:rsidR="00EA56FC" w:rsidRDefault="00EA56FC" w:rsidP="00EA56FC">
      <w:pPr>
        <w:pStyle w:val="Prrafodelista"/>
        <w:numPr>
          <w:ilvl w:val="0"/>
          <w:numId w:val="39"/>
        </w:numPr>
      </w:pPr>
      <w:r>
        <w:t>El precio de gas máximo por el que se pagaría</w:t>
      </w:r>
    </w:p>
    <w:p w14:paraId="7DA05528" w14:textId="0AA50F0D" w:rsidR="00EA56FC" w:rsidRDefault="00EA56FC" w:rsidP="00EA56FC">
      <w:pPr>
        <w:pStyle w:val="Prrafodelista"/>
        <w:numPr>
          <w:ilvl w:val="0"/>
          <w:numId w:val="39"/>
        </w:numPr>
      </w:pPr>
      <w:r>
        <w:t>La clave privada de la cuenta de MetaMask para poder firmar las transacciones</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726F051F" w14:textId="6B0DA4B2" w:rsidR="00EA56FC" w:rsidRDefault="00EA56FC" w:rsidP="00EA56FC">
      <w:r>
        <w:t xml:space="preserve">Entre las líneas 22 y 36 se encuentran dos funciones de consulta, es por ello que empiezan por la palabra </w:t>
      </w:r>
      <w:r w:rsidRPr="00EA56FC">
        <w:rPr>
          <w:rFonts w:ascii="MS Mincho" w:eastAsia="MS Mincho" w:hAnsi="MS Mincho"/>
        </w:rPr>
        <w:t>get</w:t>
      </w:r>
      <w:r>
        <w:t>.</w:t>
      </w:r>
    </w:p>
    <w:p w14:paraId="68E82301" w14:textId="3FF26A58" w:rsidR="00EA56FC" w:rsidRDefault="00EA56FC" w:rsidP="00EA56FC">
      <w:r>
        <w:lastRenderedPageBreak/>
        <w:t xml:space="preserve">Se invoca el método </w:t>
      </w:r>
      <w:r w:rsidRPr="00EA56FC">
        <w:rPr>
          <w:rFonts w:ascii="MS Mincho" w:eastAsia="MS Mincho" w:hAnsi="MS Mincho"/>
        </w:rPr>
        <w:t>call()</w:t>
      </w:r>
      <w:r>
        <w:t xml:space="preserve"> del módulo Web3 y a través de </w:t>
      </w:r>
      <w:r w:rsidRPr="00EA56FC">
        <w:rPr>
          <w:i/>
        </w:rPr>
        <w:t>callbacks</w:t>
      </w:r>
      <w:r>
        <w:t xml:space="preserve"> devuelve un </w:t>
      </w:r>
      <w:r w:rsidRPr="00DD1D7C">
        <w:rPr>
          <w:i/>
        </w:rPr>
        <w:t>hash</w:t>
      </w:r>
      <w:r>
        <w:t xml:space="preserve"> con el valor que devuelve la función del </w:t>
      </w:r>
      <w:r w:rsidRPr="00DD1D7C">
        <w:rPr>
          <w:i/>
        </w:rPr>
        <w:t>Smart contract</w:t>
      </w:r>
      <w:r>
        <w:t xml:space="preserve"> en caso de que se haya ejecutado correctamente o un error en caso de que algo haya fallado.</w:t>
      </w:r>
    </w:p>
    <w:p w14:paraId="1EDDA2BA" w14:textId="26A5D1D3" w:rsidR="00760B86" w:rsidRDefault="00760B86" w:rsidP="00EA56FC">
      <w:r>
        <w:t>En la siguiente imagen se encuentran dos métodos que invocan funciones de transacción.</w:t>
      </w:r>
      <w:r w:rsidR="00635B5D">
        <w:t xml:space="preserve"> Las funciones que muestran la captura de imagen son las que llaman a los métodos del Smart contract que se encargan de alquilar un coche y devolver un coche.</w:t>
      </w:r>
    </w:p>
    <w:p w14:paraId="7CAF01CF" w14:textId="60E56878" w:rsidR="00760B86" w:rsidRDefault="00760B86" w:rsidP="00EA56FC"/>
    <w:p w14:paraId="7758DDC7" w14:textId="5D063EF8"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4</w:t>
      </w:r>
      <w:r w:rsidRPr="0094773E">
        <w:rPr>
          <w:lang w:val="es-ES_tradnl"/>
        </w:rPr>
        <w:fldChar w:fldCharType="end"/>
      </w:r>
      <w:r>
        <w:rPr>
          <w:lang w:val="es-ES_tradnl"/>
        </w:rPr>
        <w:t xml:space="preserve"> Web3.swift dentro de la app</w:t>
      </w:r>
    </w:p>
    <w:p w14:paraId="15C3EAAD" w14:textId="53AA8F2D" w:rsidR="00760B86" w:rsidRDefault="00954B8E" w:rsidP="00760B86">
      <w:pPr>
        <w:rPr>
          <w:lang w:val="es-ES_tradnl"/>
        </w:rPr>
      </w:pPr>
      <w:r>
        <w:rPr>
          <w:noProof/>
          <w:lang w:val="es-ES_tradnl"/>
        </w:rPr>
        <w:drawing>
          <wp:anchor distT="0" distB="0" distL="114300" distR="114300" simplePos="0" relativeHeight="251669504" behindDoc="0" locked="0" layoutInCell="1" allowOverlap="1" wp14:anchorId="06CE6751" wp14:editId="2A2240E0">
            <wp:simplePos x="0" y="0"/>
            <wp:positionH relativeFrom="margin">
              <wp:posOffset>-670560</wp:posOffset>
            </wp:positionH>
            <wp:positionV relativeFrom="margin">
              <wp:posOffset>1629410</wp:posOffset>
            </wp:positionV>
            <wp:extent cx="7268845" cy="4611370"/>
            <wp:effectExtent l="12700" t="12700" r="8255" b="1143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9-05-25 a las 19.51.02.pn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7268845" cy="46113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615AD" w14:textId="170E5079" w:rsidR="00760B86" w:rsidRPr="00760B86" w:rsidRDefault="00760B86" w:rsidP="00760B86">
      <w:pPr>
        <w:rPr>
          <w:lang w:val="es-ES_tradnl"/>
        </w:rPr>
      </w:pPr>
    </w:p>
    <w:p w14:paraId="154A7523" w14:textId="6D58695A" w:rsidR="00635B5D" w:rsidRDefault="00635B5D" w:rsidP="00EA56FC">
      <w:r>
        <w:t>Ambas funciones reciben como parámetros la matricula del vehículo y el id del usuario.</w:t>
      </w:r>
    </w:p>
    <w:p w14:paraId="08564033" w14:textId="4DE2D752" w:rsidR="00635B5D" w:rsidRDefault="00635B5D" w:rsidP="00EA56FC">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p>
    <w:p w14:paraId="5BE5B09D" w14:textId="48621F5A" w:rsidR="00760B86" w:rsidRDefault="00635B5D" w:rsidP="00EA56FC">
      <w:r>
        <w:t>Se crea una instancia de la transacción y a partir de ella una instancia de la transacción firmada con la clave privada.</w:t>
      </w:r>
    </w:p>
    <w:p w14:paraId="28E388DF" w14:textId="75E2B06B" w:rsidR="00635B5D" w:rsidRDefault="00B07D3C" w:rsidP="00EA56FC">
      <w:r>
        <w:t>Por último</w:t>
      </w:r>
      <w:r w:rsidR="00635B5D">
        <w:t xml:space="preserve"> con el módulo Web3 se envía la transacción y se espera la respuesta también a través de </w:t>
      </w:r>
      <w:r w:rsidR="00635B5D" w:rsidRPr="00635B5D">
        <w:rPr>
          <w:i/>
        </w:rPr>
        <w:t>callbacks</w:t>
      </w:r>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323" w:name="_Toc9205726"/>
      <w:r w:rsidRPr="00017398">
        <w:t>Back-end</w:t>
      </w:r>
      <w:r w:rsidR="00BD0141" w:rsidRPr="00017398">
        <w:t xml:space="preserve"> o DApp</w:t>
      </w:r>
      <w:bookmarkEnd w:id="323"/>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266FE038"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Ethers o </w:t>
      </w:r>
      <w:proofErr w:type="spellStart"/>
      <w:r>
        <w:rPr>
          <w:lang w:val="es-ES_tradnl"/>
        </w:rPr>
        <w:t>Weis</w:t>
      </w:r>
      <w:proofErr w:type="spellEnd"/>
      <w:r>
        <w:rPr>
          <w:lang w:val="es-ES_tradnl"/>
        </w:rPr>
        <w:t xml:space="preserve"> reales.</w:t>
      </w:r>
    </w:p>
    <w:p w14:paraId="5AF62BB6" w14:textId="7A653BE3" w:rsidR="004E7573" w:rsidRDefault="00BA40BD" w:rsidP="00BA40BD">
      <w:pPr>
        <w:rPr>
          <w:lang w:val="es-ES_tradnl"/>
        </w:rPr>
      </w:pP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p>
    <w:p w14:paraId="18B75E3E" w14:textId="72CD5441" w:rsidR="00BA40BD" w:rsidRDefault="00BA40BD" w:rsidP="00BA40BD">
      <w:pPr>
        <w:rPr>
          <w:lang w:val="es-ES_tradnl"/>
        </w:rPr>
      </w:pP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441E5A3" w14:textId="7DD13749" w:rsidR="00B525B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las siguientes imágenes</w:t>
      </w:r>
      <w:r w:rsidR="007635BC">
        <w:rPr>
          <w:lang w:val="es-ES_tradnl"/>
        </w:rPr>
        <w:t>.</w:t>
      </w:r>
      <w:r>
        <w:rPr>
          <w:lang w:val="es-ES_tradnl"/>
        </w:rPr>
        <w:t xml:space="preserve">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de la línea 5 a la 16. Posteriormente, entre las líneas 18 y 25 se 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en las líneas 27 – 34 inicializa las variables al desplegar el contrato sobre la red.</w:t>
      </w:r>
    </w:p>
    <w:p w14:paraId="5E42DA56" w14:textId="27242622" w:rsidR="00993186" w:rsidRDefault="00993186" w:rsidP="00BA40BD">
      <w:pPr>
        <w:rPr>
          <w:lang w:val="es-ES_tradnl"/>
        </w:rPr>
      </w:pPr>
      <w:r>
        <w:rPr>
          <w:lang w:val="es-ES_tradnl"/>
        </w:rPr>
        <w:t>A partir de la línea 36 se encuentran las funciones a través de las cuales se pueden registrar nuevos usuarios, nuevos coches, alquilar coches, devolverlos, etc.</w:t>
      </w:r>
    </w:p>
    <w:p w14:paraId="30D7B82D" w14:textId="77777777" w:rsidR="0034594F" w:rsidRDefault="0034594F" w:rsidP="00BA40BD">
      <w:pPr>
        <w:rPr>
          <w:lang w:val="es-ES_tradnl"/>
        </w:rPr>
      </w:pPr>
    </w:p>
    <w:p w14:paraId="0BAB4C04" w14:textId="77777777" w:rsidR="0034594F"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w:t>
      </w:r>
    </w:p>
    <w:p w14:paraId="49696C3E" w14:textId="205AFF4E"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90738DA" w:rsidR="00B525B6" w:rsidRPr="00993186" w:rsidRDefault="00E40B86" w:rsidP="00993186">
      <w:pPr>
        <w:pStyle w:val="Epgrafe"/>
      </w:pPr>
      <w:r>
        <w:rPr>
          <w:noProof/>
        </w:rPr>
        <w:lastRenderedPageBreak/>
        <mc:AlternateContent>
          <mc:Choice Requires="wpg">
            <w:drawing>
              <wp:anchor distT="0" distB="0" distL="114300" distR="114300" simplePos="0" relativeHeight="251657216" behindDoc="0" locked="0" layoutInCell="1" allowOverlap="1" wp14:anchorId="7AC4AA77" wp14:editId="5DB0D254">
                <wp:simplePos x="0" y="0"/>
                <wp:positionH relativeFrom="column">
                  <wp:posOffset>-353060</wp:posOffset>
                </wp:positionH>
                <wp:positionV relativeFrom="paragraph">
                  <wp:posOffset>398291</wp:posOffset>
                </wp:positionV>
                <wp:extent cx="6685915" cy="4832350"/>
                <wp:effectExtent l="12700" t="12700" r="6985" b="19050"/>
                <wp:wrapSquare wrapText="bothSides"/>
                <wp:docPr id="6" name="Grupo 6"/>
                <wp:cNvGraphicFramePr/>
                <a:graphic xmlns:a="http://schemas.openxmlformats.org/drawingml/2006/main">
                  <a:graphicData uri="http://schemas.microsoft.com/office/word/2010/wordprocessingGroup">
                    <wpg:wgp>
                      <wpg:cNvGrpSpPr/>
                      <wpg:grpSpPr>
                        <a:xfrm>
                          <a:off x="0" y="0"/>
                          <a:ext cx="6685915" cy="4832350"/>
                          <a:chOff x="0" y="0"/>
                          <a:chExt cx="7095148" cy="5147310"/>
                        </a:xfrm>
                      </wpg:grpSpPr>
                      <pic:pic xmlns:pic="http://schemas.openxmlformats.org/drawingml/2006/picture">
                        <pic:nvPicPr>
                          <pic:cNvPr id="2" name="Imagen 2"/>
                          <pic:cNvPicPr>
                            <a:picLocks noChangeAspect="1"/>
                          </pic:cNvPicPr>
                        </pic:nvPicPr>
                        <pic:blipFill rotWithShape="1">
                          <a:blip r:embed="rId24" cstate="print">
                            <a:extLst>
                              <a:ext uri="{28A0092B-C50C-407E-A947-70E740481C1C}">
                                <a14:useLocalDpi xmlns:a14="http://schemas.microsoft.com/office/drawing/2010/main" val="0"/>
                              </a:ext>
                            </a:extLst>
                          </a:blip>
                          <a:srcRect l="1256" r="4876"/>
                          <a:stretch/>
                        </pic:blipFill>
                        <pic:spPr bwMode="auto">
                          <a:xfrm>
                            <a:off x="0" y="0"/>
                            <a:ext cx="2983230" cy="5147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25" cstate="print">
                            <a:extLst>
                              <a:ext uri="{28A0092B-C50C-407E-A947-70E740481C1C}">
                                <a14:useLocalDpi xmlns:a14="http://schemas.microsoft.com/office/drawing/2010/main" val="0"/>
                              </a:ext>
                            </a:extLst>
                          </a:blip>
                          <a:srcRect l="11741"/>
                          <a:stretch/>
                        </pic:blipFill>
                        <pic:spPr bwMode="auto">
                          <a:xfrm>
                            <a:off x="3212123" y="0"/>
                            <a:ext cx="3883025" cy="513524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962EC" id="Grupo 6" o:spid="_x0000_s1026" style="position:absolute;margin-left:-27.8pt;margin-top:31.35pt;width:526.45pt;height:380.5pt;z-index:251657216;mso-width-relative:margin;mso-height-relative:margin" coordsize="70951,514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oF5PqCEFAKghBQAUAAAAZHJzL21lZGlhL2ltYWdlMi5wbmeJUE5HDQoa&#13;&#10;CgAAAA1JSERSAAAEiAAABUoIBgAAAIJ7QMg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9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29832;height:514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" stroked="t" strokecolor="windowText">
                  <v:stroke joinstyle="round"/>
                  <v:imagedata r:id="rId26" o:title="" cropleft="823f" cropright="3196f"/>
                  <v:path arrowok="t"/>
                </v:shape>
                <v:shape id="Imagen 3" o:spid="_x0000_s1028" type="#_x0000_t75" style="position:absolute;left:32121;width:38830;height:513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" stroked="t" strokecolor="black [3213]">
                  <v:imagedata r:id="rId27" o:title="" cropleft="7695f"/>
                  <v:path arrowok="t"/>
                </v:shape>
                <w10:wrap type="square"/>
              </v:group>
            </w:pict>
          </mc:Fallback>
        </mc:AlternateContent>
      </w:r>
      <w:r w:rsidR="00F25159" w:rsidRPr="00970324">
        <w:t>Figur</w:t>
      </w:r>
      <w:r w:rsidR="00F25159">
        <w:t>a</w:t>
      </w:r>
      <w:r w:rsidR="00F25159" w:rsidRPr="00970324">
        <w:t xml:space="preserve"> </w:t>
      </w:r>
      <w:r w:rsidR="00F25159" w:rsidRPr="0094773E">
        <w:rPr>
          <w:lang w:val="es-ES_tradnl"/>
        </w:rPr>
        <w:fldChar w:fldCharType="begin"/>
      </w:r>
      <w:r w:rsidR="00F25159" w:rsidRPr="003E7FE7">
        <w:instrText xml:space="preserve"> STYLEREF 1 \s </w:instrText>
      </w:r>
      <w:r w:rsidR="00F25159" w:rsidRPr="0094773E">
        <w:rPr>
          <w:lang w:val="es-ES_tradnl"/>
        </w:rPr>
        <w:fldChar w:fldCharType="separate"/>
      </w:r>
      <w:r w:rsidR="00F25159">
        <w:rPr>
          <w:noProof/>
        </w:rPr>
        <w:t>3</w:t>
      </w:r>
      <w:r w:rsidR="00F25159" w:rsidRPr="0094773E">
        <w:rPr>
          <w:lang w:val="es-ES_tradnl"/>
        </w:rPr>
        <w:fldChar w:fldCharType="end"/>
      </w:r>
      <w:r w:rsidR="00F25159" w:rsidRPr="00970324">
        <w:t>.</w:t>
      </w:r>
      <w:r w:rsidR="00F25159" w:rsidRPr="0094773E">
        <w:rPr>
          <w:lang w:val="es-ES_tradnl"/>
        </w:rPr>
        <w:fldChar w:fldCharType="begin"/>
      </w:r>
      <w:r w:rsidR="00F25159" w:rsidRPr="003E7FE7">
        <w:instrText xml:space="preserve"> SEQ Figure \* ARABIC \s 1 </w:instrText>
      </w:r>
      <w:r w:rsidR="00F25159" w:rsidRPr="0094773E">
        <w:rPr>
          <w:lang w:val="es-ES_tradnl"/>
        </w:rPr>
        <w:fldChar w:fldCharType="separate"/>
      </w:r>
      <w:r w:rsidR="00E31036">
        <w:rPr>
          <w:noProof/>
        </w:rPr>
        <w:t>5</w:t>
      </w:r>
      <w:r w:rsidR="00F25159" w:rsidRPr="0094773E">
        <w:rPr>
          <w:lang w:val="es-ES_tradnl"/>
        </w:rPr>
        <w:fldChar w:fldCharType="end"/>
      </w:r>
      <w:r w:rsidR="00F25159" w:rsidRPr="00970324">
        <w:t xml:space="preserve"> </w:t>
      </w:r>
      <w:r w:rsidR="00F25159">
        <w:t>Smart contract</w:t>
      </w:r>
      <w:r w:rsidR="00993186">
        <w:t xml:space="preserve"> del proyecto</w:t>
      </w:r>
    </w:p>
    <w:p w14:paraId="3B5FF779" w14:textId="56ABCDD6" w:rsidR="00E40B86" w:rsidRDefault="00E40B86" w:rsidP="00E40B86">
      <w:pPr>
        <w:rPr>
          <w:lang w:val="es-ES_tradnl"/>
        </w:rPr>
      </w:pPr>
    </w:p>
    <w:p w14:paraId="4FD29CBD" w14:textId="08DA0348" w:rsidR="00E40B86" w:rsidRDefault="00E40B86" w:rsidP="00E40B86">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0D325CCC"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2B2A99">
        <w:instrText xml:space="preserve"> ADDIN ZOTERO_ITEM CSL_CITATION {"citationID":"rJfQFB43","properties":{"formattedCitation":"[38]","plainCitation":"[38]","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2B2A99">
        <w:rPr>
          <w:noProof/>
        </w:rPr>
        <w:t>[38]</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Ethereum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4068CFDB" w:rsidR="00F25159" w:rsidRDefault="00C229FB" w:rsidP="00E40B86">
      <w:pPr>
        <w:rPr>
          <w:lang w:val="es-ES_tradnl"/>
        </w:rPr>
      </w:pPr>
      <w:r>
        <w:rPr>
          <w:lang w:val="es-ES_tradnl"/>
        </w:rPr>
        <w:t xml:space="preserve">Rinkeby cuenta con un explorador de bloques llamado Etherscan </w:t>
      </w:r>
      <w:r>
        <w:rPr>
          <w:lang w:val="es-ES_tradnl"/>
        </w:rPr>
        <w:fldChar w:fldCharType="begin"/>
      </w:r>
      <w:r w:rsidR="002B2A99">
        <w:rPr>
          <w:lang w:val="es-ES_tradnl"/>
        </w:rPr>
        <w:instrText xml:space="preserve"> ADDIN ZOTERO_ITEM CSL_CITATION {"citationID":"XPjEQwNW","properties":{"formattedCitation":"[39]","plainCitation":"[39]","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2B2A99">
        <w:rPr>
          <w:noProof/>
          <w:lang w:val="es-ES_tradnl"/>
        </w:rPr>
        <w:t>[39]</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Smart contract</w:t>
      </w:r>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43D74CCB" w:rsidR="00F64C16" w:rsidRPr="00F25159" w:rsidRDefault="00F64C16" w:rsidP="00F25159">
      <w:pPr>
        <w:rPr>
          <w:lang w:val="es-ES_tradnl"/>
        </w:rPr>
      </w:pPr>
    </w:p>
    <w:p w14:paraId="00D5B956" w14:textId="07AAB76E"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3B4B98D4" w:rsidR="00F25159" w:rsidRPr="00F25159" w:rsidRDefault="00AF4A89" w:rsidP="00F25159">
      <w:pPr>
        <w:rPr>
          <w:lang w:val="es-ES_tradnl"/>
        </w:rPr>
      </w:pPr>
      <w:r>
        <w:rPr>
          <w:noProof/>
          <w:lang w:val="es-ES_tradnl"/>
        </w:rPr>
        <w:drawing>
          <wp:anchor distT="0" distB="0" distL="114300" distR="114300" simplePos="0" relativeHeight="251665408" behindDoc="0" locked="0" layoutInCell="1" allowOverlap="1" wp14:anchorId="5FEC925D" wp14:editId="6211D6D2">
            <wp:simplePos x="0" y="0"/>
            <wp:positionH relativeFrom="margin">
              <wp:posOffset>-492442</wp:posOffset>
            </wp:positionH>
            <wp:positionV relativeFrom="margin">
              <wp:posOffset>269240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3D209559" w:rsidR="00076706" w:rsidRDefault="00076706" w:rsidP="005A5301">
      <w:pPr>
        <w:ind w:firstLine="720"/>
        <w:rPr>
          <w:lang w:val="es-ES_tradnl"/>
        </w:rPr>
      </w:pPr>
    </w:p>
    <w:p w14:paraId="2DADA5C6" w14:textId="3A2BDDC4" w:rsidR="00955D90" w:rsidRDefault="00955D90" w:rsidP="00DB396E">
      <w:pPr>
        <w:ind w:firstLine="720"/>
        <w:rPr>
          <w:lang w:val="es-ES_tradnl"/>
        </w:rPr>
      </w:pPr>
    </w:p>
    <w:p w14:paraId="676DEF83" w14:textId="65FCA58A" w:rsidR="00F25159" w:rsidRPr="00F25159" w:rsidRDefault="00930BCF" w:rsidP="00DB396E">
      <w:pPr>
        <w:ind w:firstLine="720"/>
        <w:rPr>
          <w:lang w:val="es-ES_tradnl"/>
        </w:rPr>
      </w:pPr>
      <w:r>
        <w:rPr>
          <w:lang w:val="es-ES_tradnl"/>
        </w:rPr>
        <w:lastRenderedPageBreak/>
        <w:t>En esta imagen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0357AC1E" w:rsidR="00076706" w:rsidRDefault="00076706" w:rsidP="00DB396E">
      <w:pPr>
        <w:rPr>
          <w:rFonts w:ascii="MS Mincho" w:eastAsia="MS Mincho" w:hAnsi="MS Mincho"/>
          <w:lang w:val="es-ES_tradnl"/>
        </w:rPr>
      </w:pPr>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6122BBED" w:rsidR="00076706" w:rsidRDefault="00076706" w:rsidP="00DB396E">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20911612" w:rsidR="00076706" w:rsidRPr="00076706" w:rsidRDefault="00076706" w:rsidP="00F25159"/>
    <w:p w14:paraId="08DF3D69" w14:textId="1781AFF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3360" behindDoc="0" locked="0" layoutInCell="1" allowOverlap="1" wp14:anchorId="49B0E906" wp14:editId="28846944">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43972DA" id="Grupo 16" o:spid="_x0000_s1026" style="position:absolute;margin-left:-29.45pt;margin-top:18.2pt;width:518.7pt;height:245.6pt;z-index:251663360"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31"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32"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394A6A02" w:rsidR="00F25159" w:rsidRDefault="00C524FA" w:rsidP="00F25159">
      <w:pPr>
        <w:rPr>
          <w:lang w:val="es-ES_tradnl"/>
        </w:rPr>
      </w:pPr>
      <w:r>
        <w:rPr>
          <w:lang w:val="es-ES_tradnl"/>
        </w:rPr>
        <w:t>Estas imágenes fueron tomadas durante unas pruebas de la aplicación móvil.</w:t>
      </w:r>
      <w:r w:rsidR="00DF2C96">
        <w:rPr>
          <w:lang w:val="es-ES_tradnl"/>
        </w:rPr>
        <w:t xml:space="preserve"> La cuenta que aparece en las capturas es la que se ha utilizado para el despliegue de los contratos y para toda su interacción.</w:t>
      </w:r>
      <w:r>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B34E414" w:rsidR="00D14574" w:rsidRDefault="00D14574" w:rsidP="00F25159">
      <w:pPr>
        <w:rPr>
          <w:lang w:val="es-ES_tradnl"/>
        </w:rPr>
      </w:pPr>
      <w:r>
        <w:rPr>
          <w:lang w:val="es-ES_tradnl"/>
        </w:rPr>
        <w:lastRenderedPageBreak/>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2B2A99">
        <w:rPr>
          <w:lang w:val="es-ES_tradnl"/>
        </w:rPr>
        <w:instrText xml:space="preserve"> ADDIN ZOTERO_ITEM CSL_CITATION {"citationID":"ViUMMtss","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2B2A99">
        <w:rPr>
          <w:noProof/>
          <w:lang w:val="es-ES_tradnl"/>
        </w:rPr>
        <w:t>[32]</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77777777"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3"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77777777" w:rsidR="005E4AAC" w:rsidRDefault="005E4AAC" w:rsidP="005E4AAC">
      <w:r>
        <w:t>En la captura de pantalla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316F25E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4"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5"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6"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77777777" w:rsidR="00BB51F0" w:rsidRDefault="00BB51F0">
      <w:pPr>
        <w:jc w:val="left"/>
        <w:rPr>
          <w:lang w:val="es-ES_tradnl"/>
        </w:rPr>
      </w:pPr>
      <w:r>
        <w:rPr>
          <w:lang w:val="es-ES_tradnl"/>
        </w:rPr>
        <w:t>Estas capturas son un ejemplo de las estadísticas que ofrece la incorporación de Firebase dentro de la aplicación. Se envían por defecto a la plataforma a través de la app y se generan automáticamente ahorrando al usuario le gestión manual de las analíticas.</w:t>
      </w:r>
    </w:p>
    <w:p w14:paraId="385AEE2F" w14:textId="25D393AE" w:rsidR="00F25159" w:rsidRPr="00F25159" w:rsidRDefault="00BB51F0" w:rsidP="00AF4A89">
      <w:pPr>
        <w:jc w:val="left"/>
        <w:rPr>
          <w:lang w:val="es-ES_tradnl"/>
        </w:rPr>
      </w:pPr>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324" w:name="_Toc9205727"/>
      <w:r>
        <w:rPr>
          <w:lang w:val="es-ES_tradnl"/>
        </w:rPr>
        <w:lastRenderedPageBreak/>
        <w:t>Demo</w:t>
      </w:r>
      <w:bookmarkEnd w:id="324"/>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325" w:name="_Toc9205728"/>
      <w:r>
        <w:rPr>
          <w:lang w:val="es-ES_tradnl"/>
        </w:rPr>
        <w:lastRenderedPageBreak/>
        <w:t>Conclusión</w:t>
      </w:r>
      <w:bookmarkEnd w:id="325"/>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326" w:name="_Toc9205729"/>
      <w:r>
        <w:lastRenderedPageBreak/>
        <w:t>Bibliografía</w:t>
      </w:r>
      <w:bookmarkEnd w:id="326"/>
      <w:r w:rsidR="0030319D">
        <w:rPr>
          <w:noProof/>
        </w:rPr>
        <w:t xml:space="preserve"> </w:t>
      </w:r>
      <w:bookmarkStart w:id="327" w:name="_Toc8680887"/>
      <w:bookmarkStart w:id="328" w:name="_Toc8812722"/>
      <w:bookmarkStart w:id="329" w:name="_Toc8813546"/>
      <w:bookmarkStart w:id="330" w:name="_Toc8819609"/>
      <w:bookmarkStart w:id="331" w:name="_Toc8861340"/>
      <w:bookmarkStart w:id="332" w:name="_Toc8861589"/>
      <w:bookmarkStart w:id="333" w:name="_Toc8680888"/>
      <w:bookmarkStart w:id="334" w:name="_Toc8812723"/>
      <w:bookmarkStart w:id="335" w:name="_Toc8813547"/>
      <w:bookmarkStart w:id="336" w:name="_Toc8819610"/>
      <w:bookmarkStart w:id="337" w:name="_Toc8861341"/>
      <w:bookmarkStart w:id="338" w:name="_Toc8861590"/>
      <w:bookmarkStart w:id="339" w:name="_Toc8680889"/>
      <w:bookmarkStart w:id="340" w:name="_Toc8812724"/>
      <w:bookmarkStart w:id="341" w:name="_Toc8813548"/>
      <w:bookmarkStart w:id="342" w:name="_Toc8819611"/>
      <w:bookmarkStart w:id="343" w:name="_Toc8861342"/>
      <w:bookmarkStart w:id="344" w:name="_Toc8861591"/>
      <w:bookmarkStart w:id="345" w:name="_Toc8680890"/>
      <w:bookmarkStart w:id="346" w:name="_Toc8812725"/>
      <w:bookmarkStart w:id="347" w:name="_Toc8813549"/>
      <w:bookmarkStart w:id="348" w:name="_Toc8819612"/>
      <w:bookmarkStart w:id="349" w:name="_Toc8861343"/>
      <w:bookmarkStart w:id="350" w:name="_Toc8861592"/>
      <w:bookmarkStart w:id="351" w:name="_Toc8680891"/>
      <w:bookmarkStart w:id="352" w:name="_Toc8812726"/>
      <w:bookmarkStart w:id="353" w:name="_Toc8813550"/>
      <w:bookmarkStart w:id="354" w:name="_Toc8819613"/>
      <w:bookmarkStart w:id="355" w:name="_Toc8861344"/>
      <w:bookmarkStart w:id="356" w:name="_Toc8861593"/>
      <w:bookmarkStart w:id="357" w:name="_Toc8680892"/>
      <w:bookmarkStart w:id="358" w:name="_Toc8812727"/>
      <w:bookmarkStart w:id="359" w:name="_Toc8813551"/>
      <w:bookmarkStart w:id="360" w:name="_Toc8819614"/>
      <w:bookmarkStart w:id="361" w:name="_Toc8861345"/>
      <w:bookmarkStart w:id="362" w:name="_Toc8861594"/>
      <w:bookmarkStart w:id="363" w:name="_Toc8680893"/>
      <w:bookmarkStart w:id="364" w:name="_Toc8812728"/>
      <w:bookmarkStart w:id="365" w:name="_Toc8813552"/>
      <w:bookmarkStart w:id="366" w:name="_Toc8819615"/>
      <w:bookmarkStart w:id="367" w:name="_Toc8861346"/>
      <w:bookmarkStart w:id="368" w:name="_Toc8861595"/>
      <w:bookmarkStart w:id="369" w:name="_Toc8680894"/>
      <w:bookmarkStart w:id="370" w:name="_Toc8812729"/>
      <w:bookmarkStart w:id="371" w:name="_Toc8813553"/>
      <w:bookmarkStart w:id="372" w:name="_Toc8819616"/>
      <w:bookmarkStart w:id="373" w:name="_Toc8861347"/>
      <w:bookmarkStart w:id="374" w:name="_Toc8861596"/>
      <w:bookmarkStart w:id="375" w:name="_Toc8680895"/>
      <w:bookmarkStart w:id="376" w:name="_Toc8812730"/>
      <w:bookmarkStart w:id="377" w:name="_Toc8813554"/>
      <w:bookmarkStart w:id="378" w:name="_Toc8819617"/>
      <w:bookmarkStart w:id="379" w:name="_Toc8861348"/>
      <w:bookmarkStart w:id="380" w:name="_Toc8861597"/>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p w14:paraId="3E7AFA64" w14:textId="77777777" w:rsidR="001F586E" w:rsidRPr="001F586E" w:rsidRDefault="001F586E" w:rsidP="001F586E">
      <w:pPr>
        <w:pStyle w:val="Textoindependiente"/>
      </w:pPr>
    </w:p>
    <w:p w14:paraId="366D72D1" w14:textId="77777777" w:rsidR="002B2A99" w:rsidRPr="002B2A99" w:rsidRDefault="0030319D" w:rsidP="002B2A99">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2B2A99" w:rsidRPr="002B2A99">
        <w:rPr>
          <w:lang w:val="en-US"/>
        </w:rPr>
        <w:t>[1]</w:t>
      </w:r>
      <w:r w:rsidR="002B2A99" w:rsidRPr="002B2A99">
        <w:rPr>
          <w:lang w:val="en-US"/>
        </w:rPr>
        <w:tab/>
        <w:t>S. Nakamoto, «Bitcoin: A Peer-to-Peer Electronic Cash System», p. 9.</w:t>
      </w:r>
    </w:p>
    <w:p w14:paraId="1FDA9E02" w14:textId="77777777" w:rsidR="002B2A99" w:rsidRPr="002B2A99" w:rsidRDefault="002B2A99" w:rsidP="002B2A99">
      <w:pPr>
        <w:widowControl w:val="0"/>
        <w:autoSpaceDE w:val="0"/>
        <w:autoSpaceDN w:val="0"/>
        <w:adjustRightInd w:val="0"/>
        <w:rPr>
          <w:lang w:val="es-ES_tradnl"/>
        </w:rPr>
      </w:pPr>
      <w:r w:rsidRPr="002B2A99">
        <w:rPr>
          <w:lang w:val="es-ES_tradnl"/>
        </w:rPr>
        <w:t>[2]</w:t>
      </w:r>
      <w:r w:rsidRPr="002B2A99">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20EC83A7" w14:textId="77777777" w:rsidR="002B2A99" w:rsidRPr="002B2A99" w:rsidRDefault="002B2A99" w:rsidP="002B2A99">
      <w:pPr>
        <w:widowControl w:val="0"/>
        <w:autoSpaceDE w:val="0"/>
        <w:autoSpaceDN w:val="0"/>
        <w:adjustRightInd w:val="0"/>
        <w:rPr>
          <w:lang w:val="es-ES_tradnl"/>
        </w:rPr>
      </w:pPr>
      <w:r w:rsidRPr="002B2A99">
        <w:rPr>
          <w:lang w:val="es-ES_tradnl"/>
        </w:rPr>
        <w:t>[3]</w:t>
      </w:r>
      <w:r w:rsidRPr="002B2A99">
        <w:rPr>
          <w:lang w:val="es-ES_tradnl"/>
        </w:rPr>
        <w:tab/>
        <w:t xml:space="preserve">«Gobierno japonés reinventará su registro de propiedades con blockchain», </w:t>
      </w:r>
      <w:proofErr w:type="spellStart"/>
      <w:r w:rsidRPr="002B2A99">
        <w:rPr>
          <w:i/>
          <w:iCs/>
          <w:lang w:val="es-ES_tradnl"/>
        </w:rPr>
        <w:t>CriptoNoticias</w:t>
      </w:r>
      <w:proofErr w:type="spellEnd"/>
      <w:r w:rsidRPr="002B2A99">
        <w:rPr>
          <w:i/>
          <w:iCs/>
          <w:lang w:val="es-ES_tradnl"/>
        </w:rPr>
        <w:t xml:space="preserve"> - Bitcoin, blockchains y criptomonedas</w:t>
      </w:r>
      <w:r w:rsidRPr="002B2A99">
        <w:rPr>
          <w:lang w:val="es-ES_tradnl"/>
        </w:rPr>
        <w:t>, 23-jun-2017. [En línea]. Disponible en: https://www.criptonoticias.com/aplicaciones/gobierno-japones-reinventara-registro-propiedades-blockchain/. [Accedido: 18-may-2019].</w:t>
      </w:r>
    </w:p>
    <w:p w14:paraId="2C8357BD" w14:textId="77777777" w:rsidR="002B2A99" w:rsidRPr="002B2A99" w:rsidRDefault="002B2A99" w:rsidP="002B2A99">
      <w:pPr>
        <w:widowControl w:val="0"/>
        <w:autoSpaceDE w:val="0"/>
        <w:autoSpaceDN w:val="0"/>
        <w:adjustRightInd w:val="0"/>
        <w:rPr>
          <w:lang w:val="en-US"/>
        </w:rPr>
      </w:pPr>
      <w:r w:rsidRPr="002B2A99">
        <w:rPr>
          <w:lang w:val="es-ES_tradnl"/>
        </w:rPr>
        <w:t>[4]</w:t>
      </w:r>
      <w:r w:rsidRPr="002B2A99">
        <w:rPr>
          <w:lang w:val="es-ES_tradnl"/>
        </w:rPr>
        <w:tab/>
        <w:t xml:space="preserve">J. Pastor, «Spotify sí que cree en blockchain: así funciona </w:t>
      </w:r>
      <w:proofErr w:type="spellStart"/>
      <w:r w:rsidRPr="002B2A99">
        <w:rPr>
          <w:lang w:val="es-ES_tradnl"/>
        </w:rPr>
        <w:t>Mediachain</w:t>
      </w:r>
      <w:proofErr w:type="spellEnd"/>
      <w:r w:rsidRPr="002B2A99">
        <w:rPr>
          <w:lang w:val="es-ES_tradnl"/>
        </w:rPr>
        <w:t xml:space="preserve">, la empresa que acaba de comprar», </w:t>
      </w:r>
      <w:proofErr w:type="spellStart"/>
      <w:r w:rsidRPr="002B2A99">
        <w:rPr>
          <w:i/>
          <w:iCs/>
          <w:lang w:val="es-ES_tradnl"/>
        </w:rPr>
        <w:t>Xataka</w:t>
      </w:r>
      <w:proofErr w:type="spellEnd"/>
      <w:r w:rsidRPr="002B2A99">
        <w:rPr>
          <w:lang w:val="es-ES_tradnl"/>
        </w:rPr>
        <w:t xml:space="preserve">, 08-may-2017. [En línea]. Disponible en: https://www.xataka.com/empresas-y-economia/spotify-si-que-cree-en-blockchain-asi-funciona-mediachain-la-empresa-que-acaba-de-comprar. </w:t>
      </w:r>
      <w:r w:rsidRPr="002B2A99">
        <w:rPr>
          <w:lang w:val="en-US"/>
        </w:rPr>
        <w:t>[</w:t>
      </w:r>
      <w:proofErr w:type="spellStart"/>
      <w:r w:rsidRPr="002B2A99">
        <w:rPr>
          <w:lang w:val="en-US"/>
        </w:rPr>
        <w:t>Accedido</w:t>
      </w:r>
      <w:proofErr w:type="spellEnd"/>
      <w:r w:rsidRPr="002B2A99">
        <w:rPr>
          <w:lang w:val="en-US"/>
        </w:rPr>
        <w:t>: 18-may-2019].</w:t>
      </w:r>
    </w:p>
    <w:p w14:paraId="45C9BEBC" w14:textId="77777777" w:rsidR="002B2A99" w:rsidRPr="002B2A99" w:rsidRDefault="002B2A99" w:rsidP="002B2A99">
      <w:pPr>
        <w:widowControl w:val="0"/>
        <w:autoSpaceDE w:val="0"/>
        <w:autoSpaceDN w:val="0"/>
        <w:adjustRightInd w:val="0"/>
        <w:rPr>
          <w:lang w:val="es-ES_tradnl"/>
        </w:rPr>
      </w:pPr>
      <w:r w:rsidRPr="002B2A99">
        <w:rPr>
          <w:lang w:val="en-US"/>
        </w:rPr>
        <w:t>[5]</w:t>
      </w:r>
      <w:r w:rsidRPr="002B2A99">
        <w:rPr>
          <w:lang w:val="en-US"/>
        </w:rPr>
        <w:tab/>
        <w:t xml:space="preserve">M. Orcutt, «Blockchain technology will revolutionize medical records—just not anytime soon», </w:t>
      </w:r>
      <w:r w:rsidRPr="002B2A99">
        <w:rPr>
          <w:i/>
          <w:iCs/>
          <w:lang w:val="en-US"/>
        </w:rPr>
        <w:t>MIT Technology Review</w:t>
      </w:r>
      <w:r w:rsidRPr="002B2A99">
        <w:rPr>
          <w:lang w:val="en-US"/>
        </w:rPr>
        <w:t xml:space="preserve">. </w:t>
      </w:r>
      <w:r w:rsidRPr="002B2A99">
        <w:rPr>
          <w:lang w:val="es-ES_tradnl"/>
        </w:rPr>
        <w:t>[En línea]. Disponible en: https://www.technologyreview.com/s/608821/who-will-build-the-health-care-blockchain/. [Accedido: 18-may-2019].</w:t>
      </w:r>
    </w:p>
    <w:p w14:paraId="67A6FA4D" w14:textId="77777777" w:rsidR="002B2A99" w:rsidRPr="002B2A99" w:rsidRDefault="002B2A99" w:rsidP="002B2A99">
      <w:pPr>
        <w:widowControl w:val="0"/>
        <w:autoSpaceDE w:val="0"/>
        <w:autoSpaceDN w:val="0"/>
        <w:adjustRightInd w:val="0"/>
        <w:rPr>
          <w:lang w:val="es-ES_tradnl"/>
        </w:rPr>
      </w:pPr>
      <w:r w:rsidRPr="002B2A99">
        <w:rPr>
          <w:lang w:val="es-ES_tradnl"/>
        </w:rPr>
        <w:t>[6]</w:t>
      </w:r>
      <w:r w:rsidRPr="002B2A99">
        <w:rPr>
          <w:lang w:val="es-ES_tradnl"/>
        </w:rPr>
        <w:tab/>
        <w:t xml:space="preserve">«Transparencia electoral: 5 plataformas blockchain para votaciones», </w:t>
      </w:r>
      <w:proofErr w:type="spellStart"/>
      <w:r w:rsidRPr="002B2A99">
        <w:rPr>
          <w:i/>
          <w:iCs/>
          <w:lang w:val="es-ES_tradnl"/>
        </w:rPr>
        <w:t>CriptoNoticias</w:t>
      </w:r>
      <w:proofErr w:type="spellEnd"/>
      <w:r w:rsidRPr="002B2A99">
        <w:rPr>
          <w:i/>
          <w:iCs/>
          <w:lang w:val="es-ES_tradnl"/>
        </w:rPr>
        <w:t xml:space="preserve"> - Bitcoin, blockchains y criptomonedas</w:t>
      </w:r>
      <w:r w:rsidRPr="002B2A99">
        <w:rPr>
          <w:lang w:val="es-ES_tradnl"/>
        </w:rPr>
        <w:t>, 06-may-2018. [En línea]. Disponible en: https://www.criptonoticias.com/colecciones/transparencia-electoral-5-plataformas-blockchain-para-votaciones/. [Accedido: 18-may-2019].</w:t>
      </w:r>
    </w:p>
    <w:p w14:paraId="0BDD4B2B" w14:textId="77777777" w:rsidR="002B2A99" w:rsidRPr="002B2A99" w:rsidRDefault="002B2A99" w:rsidP="002B2A99">
      <w:pPr>
        <w:widowControl w:val="0"/>
        <w:autoSpaceDE w:val="0"/>
        <w:autoSpaceDN w:val="0"/>
        <w:adjustRightInd w:val="0"/>
        <w:rPr>
          <w:lang w:val="es-ES_tradnl"/>
        </w:rPr>
      </w:pPr>
      <w:r w:rsidRPr="002B2A99">
        <w:rPr>
          <w:lang w:val="es-ES_tradnl"/>
        </w:rPr>
        <w:t>[7]</w:t>
      </w:r>
      <w:r w:rsidRPr="002B2A99">
        <w:rPr>
          <w:lang w:val="es-ES_tradnl"/>
        </w:rPr>
        <w:tab/>
        <w:t xml:space="preserve">«Ethereum», </w:t>
      </w:r>
      <w:r w:rsidRPr="002B2A99">
        <w:rPr>
          <w:i/>
          <w:iCs/>
          <w:lang w:val="es-ES_tradnl"/>
        </w:rPr>
        <w:t>ethereum.org</w:t>
      </w:r>
      <w:r w:rsidRPr="002B2A99">
        <w:rPr>
          <w:lang w:val="es-ES_tradnl"/>
        </w:rPr>
        <w:t>. [En línea]. Disponible en: https://ethereum.org. [Accedido: 19-may-2019].</w:t>
      </w:r>
    </w:p>
    <w:p w14:paraId="43997960" w14:textId="77777777" w:rsidR="002B2A99" w:rsidRPr="002B2A99" w:rsidRDefault="002B2A99" w:rsidP="002B2A99">
      <w:pPr>
        <w:widowControl w:val="0"/>
        <w:autoSpaceDE w:val="0"/>
        <w:autoSpaceDN w:val="0"/>
        <w:adjustRightInd w:val="0"/>
        <w:rPr>
          <w:lang w:val="es-ES_tradnl"/>
        </w:rPr>
      </w:pPr>
      <w:r w:rsidRPr="002B2A99">
        <w:rPr>
          <w:lang w:val="en-US"/>
        </w:rPr>
        <w:t>[8]</w:t>
      </w:r>
      <w:r w:rsidRPr="002B2A99">
        <w:rPr>
          <w:lang w:val="en-US"/>
        </w:rPr>
        <w:tab/>
        <w:t>«</w:t>
      </w:r>
      <w:proofErr w:type="spellStart"/>
      <w:r w:rsidRPr="002B2A99">
        <w:rPr>
          <w:lang w:val="en-US"/>
        </w:rPr>
        <w:t>Rinkeby</w:t>
      </w:r>
      <w:proofErr w:type="spellEnd"/>
      <w:r w:rsidRPr="002B2A99">
        <w:rPr>
          <w:lang w:val="en-US"/>
        </w:rPr>
        <w:t xml:space="preserve">: Ethereum </w:t>
      </w:r>
      <w:proofErr w:type="spellStart"/>
      <w:r w:rsidRPr="002B2A99">
        <w:rPr>
          <w:lang w:val="en-US"/>
        </w:rPr>
        <w:t>Testnet</w:t>
      </w:r>
      <w:proofErr w:type="spellEnd"/>
      <w:r w:rsidRPr="002B2A99">
        <w:rPr>
          <w:lang w:val="en-US"/>
        </w:rPr>
        <w:t>». [</w:t>
      </w:r>
      <w:proofErr w:type="spellStart"/>
      <w:r w:rsidRPr="002B2A99">
        <w:rPr>
          <w:lang w:val="en-US"/>
        </w:rPr>
        <w:t>En</w:t>
      </w:r>
      <w:proofErr w:type="spellEnd"/>
      <w:r w:rsidRPr="002B2A99">
        <w:rPr>
          <w:lang w:val="en-US"/>
        </w:rPr>
        <w:t xml:space="preserve"> </w:t>
      </w:r>
      <w:proofErr w:type="spellStart"/>
      <w:r w:rsidRPr="002B2A99">
        <w:rPr>
          <w:lang w:val="en-US"/>
        </w:rPr>
        <w:t>línea</w:t>
      </w:r>
      <w:proofErr w:type="spellEnd"/>
      <w:r w:rsidRPr="002B2A99">
        <w:rPr>
          <w:lang w:val="en-US"/>
        </w:rPr>
        <w:t xml:space="preserve">]. </w:t>
      </w:r>
      <w:r w:rsidRPr="002B2A99">
        <w:rPr>
          <w:lang w:val="es-ES_tradnl"/>
        </w:rPr>
        <w:t>Disponible en: https://www.rinkeby.io/#stats. [Accedido: 15-may-2019].</w:t>
      </w:r>
    </w:p>
    <w:p w14:paraId="71D24006" w14:textId="77777777" w:rsidR="002B2A99" w:rsidRPr="002B2A99" w:rsidRDefault="002B2A99" w:rsidP="002B2A99">
      <w:pPr>
        <w:widowControl w:val="0"/>
        <w:autoSpaceDE w:val="0"/>
        <w:autoSpaceDN w:val="0"/>
        <w:adjustRightInd w:val="0"/>
        <w:rPr>
          <w:lang w:val="es-ES_tradnl"/>
        </w:rPr>
      </w:pPr>
      <w:r w:rsidRPr="002B2A99">
        <w:rPr>
          <w:lang w:val="es-ES_tradnl"/>
        </w:rPr>
        <w:t>[9]</w:t>
      </w:r>
      <w:r w:rsidRPr="002B2A99">
        <w:rPr>
          <w:lang w:val="es-ES_tradnl"/>
        </w:rPr>
        <w:tab/>
        <w:t xml:space="preserve">«car2go </w:t>
      </w:r>
      <w:proofErr w:type="spellStart"/>
      <w:r w:rsidRPr="002B2A99">
        <w:rPr>
          <w:lang w:val="es-ES_tradnl"/>
        </w:rPr>
        <w:t>carsharing</w:t>
      </w:r>
      <w:proofErr w:type="spellEnd"/>
      <w:r w:rsidRPr="002B2A99">
        <w:rPr>
          <w:lang w:val="es-ES_tradnl"/>
        </w:rPr>
        <w:t xml:space="preserve"> España», </w:t>
      </w:r>
      <w:r w:rsidRPr="002B2A99">
        <w:rPr>
          <w:i/>
          <w:iCs/>
          <w:lang w:val="es-ES_tradnl"/>
        </w:rPr>
        <w:t>car2go</w:t>
      </w:r>
      <w:r w:rsidRPr="002B2A99">
        <w:rPr>
          <w:lang w:val="es-ES_tradnl"/>
        </w:rPr>
        <w:t>. [En línea]. Disponible en: https://www.car2go.com/ES/es/. [Accedido: 19-may-2019].</w:t>
      </w:r>
    </w:p>
    <w:p w14:paraId="29EF1274" w14:textId="77777777" w:rsidR="002B2A99" w:rsidRPr="002B2A99" w:rsidRDefault="002B2A99" w:rsidP="002B2A99">
      <w:pPr>
        <w:widowControl w:val="0"/>
        <w:autoSpaceDE w:val="0"/>
        <w:autoSpaceDN w:val="0"/>
        <w:adjustRightInd w:val="0"/>
        <w:rPr>
          <w:lang w:val="es-ES_tradnl"/>
        </w:rPr>
      </w:pPr>
      <w:r w:rsidRPr="002B2A99">
        <w:rPr>
          <w:lang w:val="es-ES_tradnl"/>
        </w:rPr>
        <w:t>[10]</w:t>
      </w:r>
      <w:r w:rsidRPr="002B2A99">
        <w:rPr>
          <w:lang w:val="es-ES_tradnl"/>
        </w:rPr>
        <w:tab/>
        <w:t xml:space="preserve">«Muévete de forma sostenible e inteligente por Madrid con </w:t>
      </w:r>
      <w:proofErr w:type="spellStart"/>
      <w:r w:rsidRPr="002B2A99">
        <w:rPr>
          <w:lang w:val="es-ES_tradnl"/>
        </w:rPr>
        <w:t>emov</w:t>
      </w:r>
      <w:proofErr w:type="spellEnd"/>
      <w:r w:rsidRPr="002B2A99">
        <w:rPr>
          <w:lang w:val="es-ES_tradnl"/>
        </w:rPr>
        <w:t>». [En línea]. Disponible en: https://www.emov.eco/. [Accedido: 19-may-2019].</w:t>
      </w:r>
    </w:p>
    <w:p w14:paraId="53A3B1C0" w14:textId="77777777" w:rsidR="002B2A99" w:rsidRPr="002B2A99" w:rsidRDefault="002B2A99" w:rsidP="002B2A99">
      <w:pPr>
        <w:widowControl w:val="0"/>
        <w:autoSpaceDE w:val="0"/>
        <w:autoSpaceDN w:val="0"/>
        <w:adjustRightInd w:val="0"/>
        <w:rPr>
          <w:lang w:val="en-US"/>
        </w:rPr>
      </w:pPr>
      <w:r w:rsidRPr="002B2A99">
        <w:rPr>
          <w:lang w:val="es-ES_tradnl"/>
        </w:rPr>
        <w:t>[11]</w:t>
      </w:r>
      <w:r w:rsidRPr="002B2A99">
        <w:rPr>
          <w:lang w:val="es-ES_tradnl"/>
        </w:rPr>
        <w:tab/>
        <w:t xml:space="preserve">D. </w:t>
      </w:r>
      <w:proofErr w:type="spellStart"/>
      <w:r w:rsidRPr="002B2A99">
        <w:rPr>
          <w:lang w:val="es-ES_tradnl"/>
        </w:rPr>
        <w:t>Tapscott</w:t>
      </w:r>
      <w:proofErr w:type="spellEnd"/>
      <w:r w:rsidRPr="002B2A99">
        <w:rPr>
          <w:lang w:val="es-ES_tradnl"/>
        </w:rPr>
        <w:t xml:space="preserve">, A. </w:t>
      </w:r>
      <w:proofErr w:type="spellStart"/>
      <w:r w:rsidRPr="002B2A99">
        <w:rPr>
          <w:lang w:val="es-ES_tradnl"/>
        </w:rPr>
        <w:t>Tapscott</w:t>
      </w:r>
      <w:proofErr w:type="spellEnd"/>
      <w:r w:rsidRPr="002B2A99">
        <w:rPr>
          <w:lang w:val="es-ES_tradnl"/>
        </w:rPr>
        <w:t xml:space="preserve">, y J. M. Salmerón, </w:t>
      </w:r>
      <w:r w:rsidRPr="002B2A99">
        <w:rPr>
          <w:i/>
          <w:iCs/>
          <w:lang w:val="es-ES_tradnl"/>
        </w:rPr>
        <w:t>La revolución blockchain: descubre cómo esta nueva tecnología transformará la economía global</w:t>
      </w:r>
      <w:r w:rsidRPr="002B2A99">
        <w:rPr>
          <w:lang w:val="es-ES_tradnl"/>
        </w:rPr>
        <w:t xml:space="preserve">. </w:t>
      </w:r>
      <w:r w:rsidRPr="002B2A99">
        <w:rPr>
          <w:lang w:val="en-US"/>
        </w:rPr>
        <w:t xml:space="preserve">Barcelona: </w:t>
      </w:r>
      <w:proofErr w:type="spellStart"/>
      <w:r w:rsidRPr="002B2A99">
        <w:rPr>
          <w:lang w:val="en-US"/>
        </w:rPr>
        <w:t>Deusto</w:t>
      </w:r>
      <w:proofErr w:type="spellEnd"/>
      <w:r w:rsidRPr="002B2A99">
        <w:rPr>
          <w:lang w:val="en-US"/>
        </w:rPr>
        <w:t>, 2018.</w:t>
      </w:r>
    </w:p>
    <w:p w14:paraId="49E6E2C6" w14:textId="77777777" w:rsidR="002B2A99" w:rsidRPr="002B2A99" w:rsidRDefault="002B2A99" w:rsidP="002B2A99">
      <w:pPr>
        <w:widowControl w:val="0"/>
        <w:autoSpaceDE w:val="0"/>
        <w:autoSpaceDN w:val="0"/>
        <w:adjustRightInd w:val="0"/>
        <w:rPr>
          <w:lang w:val="en-US"/>
        </w:rPr>
      </w:pPr>
      <w:r w:rsidRPr="002B2A99">
        <w:rPr>
          <w:lang w:val="en-US"/>
        </w:rPr>
        <w:t>[12]</w:t>
      </w:r>
      <w:r w:rsidRPr="002B2A99">
        <w:rPr>
          <w:lang w:val="en-US"/>
        </w:rPr>
        <w:tab/>
        <w:t xml:space="preserve">K. </w:t>
      </w:r>
      <w:proofErr w:type="spellStart"/>
      <w:r w:rsidRPr="002B2A99">
        <w:rPr>
          <w:lang w:val="en-US"/>
        </w:rPr>
        <w:t>Christidis</w:t>
      </w:r>
      <w:proofErr w:type="spellEnd"/>
      <w:r w:rsidRPr="002B2A99">
        <w:rPr>
          <w:lang w:val="en-US"/>
        </w:rPr>
        <w:t xml:space="preserve"> y M. </w:t>
      </w:r>
      <w:proofErr w:type="spellStart"/>
      <w:r w:rsidRPr="002B2A99">
        <w:rPr>
          <w:lang w:val="en-US"/>
        </w:rPr>
        <w:t>Devetsikiotis</w:t>
      </w:r>
      <w:proofErr w:type="spellEnd"/>
      <w:r w:rsidRPr="002B2A99">
        <w:rPr>
          <w:lang w:val="en-US"/>
        </w:rPr>
        <w:t xml:space="preserve">, «Blockchains and Smart Contracts for the Internet of Things», </w:t>
      </w:r>
      <w:r w:rsidRPr="002B2A99">
        <w:rPr>
          <w:i/>
          <w:iCs/>
          <w:lang w:val="en-US"/>
        </w:rPr>
        <w:t>IEEE Access</w:t>
      </w:r>
      <w:r w:rsidRPr="002B2A99">
        <w:rPr>
          <w:lang w:val="en-US"/>
        </w:rPr>
        <w:t>, vol. 4, pp. 2292-2303, 2016.</w:t>
      </w:r>
    </w:p>
    <w:p w14:paraId="39969F78" w14:textId="77777777" w:rsidR="002B2A99" w:rsidRPr="002B2A99" w:rsidRDefault="002B2A99" w:rsidP="002B2A99">
      <w:pPr>
        <w:widowControl w:val="0"/>
        <w:autoSpaceDE w:val="0"/>
        <w:autoSpaceDN w:val="0"/>
        <w:adjustRightInd w:val="0"/>
        <w:rPr>
          <w:lang w:val="en-US"/>
        </w:rPr>
      </w:pPr>
      <w:r w:rsidRPr="002B2A99">
        <w:rPr>
          <w:lang w:val="en-US"/>
        </w:rPr>
        <w:t>[13]</w:t>
      </w:r>
      <w:r w:rsidRPr="002B2A99">
        <w:rPr>
          <w:lang w:val="en-US"/>
        </w:rPr>
        <w:tab/>
        <w:t xml:space="preserve">BUTERIN, </w:t>
      </w:r>
      <w:proofErr w:type="spellStart"/>
      <w:r w:rsidRPr="002B2A99">
        <w:rPr>
          <w:lang w:val="en-US"/>
        </w:rPr>
        <w:t>Vitalik</w:t>
      </w:r>
      <w:proofErr w:type="spellEnd"/>
      <w:r w:rsidRPr="002B2A99">
        <w:rPr>
          <w:lang w:val="en-US"/>
        </w:rPr>
        <w:t xml:space="preserve">, «Ethereum white paper». </w:t>
      </w:r>
      <w:proofErr w:type="spellStart"/>
      <w:r w:rsidRPr="002B2A99">
        <w:rPr>
          <w:lang w:val="en-US"/>
        </w:rPr>
        <w:t>ethereum</w:t>
      </w:r>
      <w:proofErr w:type="spellEnd"/>
      <w:r w:rsidRPr="002B2A99">
        <w:rPr>
          <w:lang w:val="en-US"/>
        </w:rPr>
        <w:t>, 2013.</w:t>
      </w:r>
    </w:p>
    <w:p w14:paraId="62709AC1" w14:textId="77777777" w:rsidR="002B2A99" w:rsidRPr="002B2A99" w:rsidRDefault="002B2A99" w:rsidP="002B2A99">
      <w:pPr>
        <w:widowControl w:val="0"/>
        <w:autoSpaceDE w:val="0"/>
        <w:autoSpaceDN w:val="0"/>
        <w:adjustRightInd w:val="0"/>
        <w:rPr>
          <w:lang w:val="es-ES_tradnl"/>
        </w:rPr>
      </w:pPr>
      <w:r w:rsidRPr="002B2A99">
        <w:rPr>
          <w:lang w:val="es-ES_tradnl"/>
        </w:rPr>
        <w:t>[14]</w:t>
      </w:r>
      <w:r w:rsidRPr="002B2A99">
        <w:rPr>
          <w:lang w:val="es-ES_tradnl"/>
        </w:rPr>
        <w:tab/>
        <w:t xml:space="preserve">I. </w:t>
      </w:r>
      <w:proofErr w:type="spellStart"/>
      <w:r w:rsidRPr="002B2A99">
        <w:rPr>
          <w:lang w:val="es-ES_tradnl"/>
        </w:rPr>
        <w:t>Mendívil</w:t>
      </w:r>
      <w:proofErr w:type="spellEnd"/>
      <w:r w:rsidRPr="002B2A99">
        <w:rPr>
          <w:lang w:val="es-ES_tradnl"/>
        </w:rPr>
        <w:t>, «El ABC de los Documentos Electrónicos Seguros», p. 28.</w:t>
      </w:r>
    </w:p>
    <w:p w14:paraId="14EDC7FD" w14:textId="77777777" w:rsidR="002B2A99" w:rsidRPr="002B2A99" w:rsidRDefault="002B2A99" w:rsidP="002B2A99">
      <w:pPr>
        <w:widowControl w:val="0"/>
        <w:autoSpaceDE w:val="0"/>
        <w:autoSpaceDN w:val="0"/>
        <w:adjustRightInd w:val="0"/>
        <w:rPr>
          <w:lang w:val="es-ES_tradnl"/>
        </w:rPr>
      </w:pPr>
      <w:r w:rsidRPr="002B2A99">
        <w:rPr>
          <w:lang w:val="es-ES_tradnl"/>
        </w:rPr>
        <w:t>[15]</w:t>
      </w:r>
      <w:r w:rsidRPr="002B2A99">
        <w:rPr>
          <w:lang w:val="es-ES_tradnl"/>
        </w:rPr>
        <w:tab/>
        <w:t>«</w:t>
      </w:r>
      <w:proofErr w:type="spellStart"/>
      <w:r w:rsidRPr="002B2A99">
        <w:rPr>
          <w:lang w:val="es-ES_tradnl"/>
        </w:rPr>
        <w:t>Dapps</w:t>
      </w:r>
      <w:proofErr w:type="spellEnd"/>
      <w:r w:rsidRPr="002B2A99">
        <w:rPr>
          <w:lang w:val="es-ES_tradnl"/>
        </w:rPr>
        <w:t xml:space="preserve"> movilizaron US$ 6.700 millones en 2018», </w:t>
      </w:r>
      <w:proofErr w:type="spellStart"/>
      <w:r w:rsidRPr="002B2A99">
        <w:rPr>
          <w:i/>
          <w:iCs/>
          <w:lang w:val="es-ES_tradnl"/>
        </w:rPr>
        <w:t>CriptoNoticias</w:t>
      </w:r>
      <w:proofErr w:type="spellEnd"/>
      <w:r w:rsidRPr="002B2A99">
        <w:rPr>
          <w:i/>
          <w:iCs/>
          <w:lang w:val="es-ES_tradnl"/>
        </w:rPr>
        <w:t xml:space="preserve"> - Bitcoin, blockchains y criptomonedas</w:t>
      </w:r>
      <w:r w:rsidRPr="002B2A99">
        <w:rPr>
          <w:lang w:val="es-ES_tradnl"/>
        </w:rPr>
        <w:t>, 18-ene-2019. [En línea]. Disponible en: https://www.criptonoticias.com/comunidad/arte-entretenimiento/dapps-movilizaron-usd-6700-millones-2018/. [Accedido: 15-may-2019].</w:t>
      </w:r>
    </w:p>
    <w:p w14:paraId="011E01A4" w14:textId="77777777" w:rsidR="002B2A99" w:rsidRPr="002B2A99" w:rsidRDefault="002B2A99" w:rsidP="002B2A99">
      <w:pPr>
        <w:widowControl w:val="0"/>
        <w:autoSpaceDE w:val="0"/>
        <w:autoSpaceDN w:val="0"/>
        <w:adjustRightInd w:val="0"/>
        <w:rPr>
          <w:lang w:val="es-ES_tradnl"/>
        </w:rPr>
      </w:pPr>
      <w:r w:rsidRPr="002B2A99">
        <w:rPr>
          <w:lang w:val="es-ES_tradnl"/>
        </w:rPr>
        <w:t>[16]</w:t>
      </w:r>
      <w:r w:rsidRPr="002B2A99">
        <w:rPr>
          <w:lang w:val="es-ES_tradnl"/>
        </w:rPr>
        <w:tab/>
        <w:t>«</w:t>
      </w:r>
      <w:proofErr w:type="spellStart"/>
      <w:r w:rsidRPr="002B2A99">
        <w:rPr>
          <w:lang w:val="es-ES_tradnl"/>
        </w:rPr>
        <w:t>Criptonoticias</w:t>
      </w:r>
      <w:proofErr w:type="spellEnd"/>
      <w:r w:rsidRPr="002B2A99">
        <w:rPr>
          <w:lang w:val="es-ES_tradnl"/>
        </w:rPr>
        <w:t xml:space="preserve">», </w:t>
      </w:r>
      <w:proofErr w:type="spellStart"/>
      <w:r w:rsidRPr="002B2A99">
        <w:rPr>
          <w:i/>
          <w:iCs/>
          <w:lang w:val="es-ES_tradnl"/>
        </w:rPr>
        <w:t>CriptoNoticias</w:t>
      </w:r>
      <w:proofErr w:type="spellEnd"/>
      <w:r w:rsidRPr="002B2A99">
        <w:rPr>
          <w:i/>
          <w:iCs/>
          <w:lang w:val="es-ES_tradnl"/>
        </w:rPr>
        <w:t xml:space="preserve"> - Bitcoin, blockchains y criptomonedas</w:t>
      </w:r>
      <w:r w:rsidRPr="002B2A99">
        <w:rPr>
          <w:lang w:val="es-ES_tradnl"/>
        </w:rPr>
        <w:t>, 27-abr-2019. [En línea]. Disponible en: https://www.criptonoticias.com. [Accedido: 15-may-2019].</w:t>
      </w:r>
    </w:p>
    <w:p w14:paraId="7731A40D" w14:textId="77777777" w:rsidR="002B2A99" w:rsidRPr="002B2A99" w:rsidRDefault="002B2A99" w:rsidP="002B2A99">
      <w:pPr>
        <w:widowControl w:val="0"/>
        <w:autoSpaceDE w:val="0"/>
        <w:autoSpaceDN w:val="0"/>
        <w:adjustRightInd w:val="0"/>
        <w:rPr>
          <w:lang w:val="es-ES_tradnl"/>
        </w:rPr>
      </w:pPr>
      <w:r w:rsidRPr="002B2A99">
        <w:rPr>
          <w:lang w:val="es-ES_tradnl"/>
        </w:rPr>
        <w:t>[17]</w:t>
      </w:r>
      <w:r w:rsidRPr="002B2A99">
        <w:rPr>
          <w:lang w:val="es-ES_tradnl"/>
        </w:rPr>
        <w:tab/>
        <w:t>«</w:t>
      </w:r>
      <w:proofErr w:type="spellStart"/>
      <w:r w:rsidRPr="002B2A99">
        <w:rPr>
          <w:lang w:val="es-ES_tradnl"/>
        </w:rPr>
        <w:t>Litecoin</w:t>
      </w:r>
      <w:proofErr w:type="spellEnd"/>
      <w:r w:rsidRPr="002B2A99">
        <w:rPr>
          <w:lang w:val="es-ES_tradnl"/>
        </w:rPr>
        <w:t xml:space="preserve"> - La moneda electrónica». [En línea]. Disponible en: https://litecoin.org/es/. [Accedido: 15-may-2019].</w:t>
      </w:r>
    </w:p>
    <w:p w14:paraId="466F7EC2" w14:textId="77777777" w:rsidR="002B2A99" w:rsidRPr="002B2A99" w:rsidRDefault="002B2A99" w:rsidP="002B2A99">
      <w:pPr>
        <w:widowControl w:val="0"/>
        <w:autoSpaceDE w:val="0"/>
        <w:autoSpaceDN w:val="0"/>
        <w:adjustRightInd w:val="0"/>
        <w:rPr>
          <w:lang w:val="es-ES_tradnl"/>
        </w:rPr>
      </w:pPr>
      <w:r w:rsidRPr="002B2A99">
        <w:rPr>
          <w:lang w:val="es-ES_tradnl"/>
        </w:rPr>
        <w:lastRenderedPageBreak/>
        <w:t>[18]</w:t>
      </w:r>
      <w:r w:rsidRPr="002B2A99">
        <w:rPr>
          <w:lang w:val="es-ES_tradnl"/>
        </w:rPr>
        <w:tab/>
        <w:t>«</w:t>
      </w:r>
      <w:proofErr w:type="spellStart"/>
      <w:r w:rsidRPr="002B2A99">
        <w:rPr>
          <w:lang w:val="es-ES_tradnl"/>
        </w:rPr>
        <w:t>Monero</w:t>
      </w:r>
      <w:proofErr w:type="spellEnd"/>
      <w:r w:rsidRPr="002B2A99">
        <w:rPr>
          <w:lang w:val="es-ES_tradnl"/>
        </w:rPr>
        <w:t xml:space="preserve">», </w:t>
      </w:r>
      <w:r w:rsidRPr="002B2A99">
        <w:rPr>
          <w:i/>
          <w:iCs/>
          <w:lang w:val="es-ES_tradnl"/>
        </w:rPr>
        <w:t xml:space="preserve">getmonero.org, </w:t>
      </w:r>
      <w:proofErr w:type="spellStart"/>
      <w:r w:rsidRPr="002B2A99">
        <w:rPr>
          <w:i/>
          <w:iCs/>
          <w:lang w:val="es-ES_tradnl"/>
        </w:rPr>
        <w:t>The</w:t>
      </w:r>
      <w:proofErr w:type="spellEnd"/>
      <w:r w:rsidRPr="002B2A99">
        <w:rPr>
          <w:i/>
          <w:iCs/>
          <w:lang w:val="es-ES_tradnl"/>
        </w:rPr>
        <w:t xml:space="preserve"> </w:t>
      </w:r>
      <w:proofErr w:type="spellStart"/>
      <w:r w:rsidRPr="002B2A99">
        <w:rPr>
          <w:i/>
          <w:iCs/>
          <w:lang w:val="es-ES_tradnl"/>
        </w:rPr>
        <w:t>Monero</w:t>
      </w:r>
      <w:proofErr w:type="spellEnd"/>
      <w:r w:rsidRPr="002B2A99">
        <w:rPr>
          <w:i/>
          <w:iCs/>
          <w:lang w:val="es-ES_tradnl"/>
        </w:rPr>
        <w:t xml:space="preserve"> Project</w:t>
      </w:r>
      <w:r w:rsidRPr="002B2A99">
        <w:rPr>
          <w:lang w:val="es-ES_tradnl"/>
        </w:rPr>
        <w:t>. [En línea]. Disponible en: https://getmonero.org/index.html. [Accedido: 15-may-2019].</w:t>
      </w:r>
    </w:p>
    <w:p w14:paraId="3E5EBD68" w14:textId="77777777" w:rsidR="002B2A99" w:rsidRPr="002B2A99" w:rsidRDefault="002B2A99" w:rsidP="002B2A99">
      <w:pPr>
        <w:widowControl w:val="0"/>
        <w:autoSpaceDE w:val="0"/>
        <w:autoSpaceDN w:val="0"/>
        <w:adjustRightInd w:val="0"/>
        <w:rPr>
          <w:lang w:val="es-ES_tradnl"/>
        </w:rPr>
      </w:pPr>
      <w:r w:rsidRPr="002B2A99">
        <w:rPr>
          <w:lang w:val="en-US"/>
        </w:rPr>
        <w:t>[19]</w:t>
      </w:r>
      <w:r w:rsidRPr="002B2A99">
        <w:rPr>
          <w:lang w:val="en-US"/>
        </w:rPr>
        <w:tab/>
        <w:t xml:space="preserve">«Hyperledger – Open Source Blockchain Technologies», </w:t>
      </w:r>
      <w:r w:rsidRPr="002B2A99">
        <w:rPr>
          <w:i/>
          <w:iCs/>
          <w:lang w:val="en-US"/>
        </w:rPr>
        <w:t>Hyperledger</w:t>
      </w:r>
      <w:r w:rsidRPr="002B2A99">
        <w:rPr>
          <w:lang w:val="en-US"/>
        </w:rPr>
        <w:t xml:space="preserve">. </w:t>
      </w:r>
      <w:r w:rsidRPr="002B2A99">
        <w:rPr>
          <w:lang w:val="es-ES_tradnl"/>
        </w:rPr>
        <w:t>[En línea]. Disponible en: https://www.hyperledger.org/. [Accedido: 15-may-2019].</w:t>
      </w:r>
    </w:p>
    <w:p w14:paraId="53950BF5" w14:textId="77777777" w:rsidR="002B2A99" w:rsidRPr="002B2A99" w:rsidRDefault="002B2A99" w:rsidP="002B2A99">
      <w:pPr>
        <w:widowControl w:val="0"/>
        <w:autoSpaceDE w:val="0"/>
        <w:autoSpaceDN w:val="0"/>
        <w:adjustRightInd w:val="0"/>
        <w:rPr>
          <w:lang w:val="en-US"/>
        </w:rPr>
      </w:pPr>
      <w:r w:rsidRPr="002B2A99">
        <w:rPr>
          <w:lang w:val="es-ES_tradnl"/>
        </w:rPr>
        <w:t>[20]</w:t>
      </w:r>
      <w:r w:rsidRPr="002B2A99">
        <w:rPr>
          <w:lang w:val="es-ES_tradnl"/>
        </w:rPr>
        <w:tab/>
        <w:t xml:space="preserve">«r3.com», </w:t>
      </w:r>
      <w:r w:rsidRPr="002B2A99">
        <w:rPr>
          <w:i/>
          <w:iCs/>
          <w:lang w:val="es-ES_tradnl"/>
        </w:rPr>
        <w:t>r3.com</w:t>
      </w:r>
      <w:r w:rsidRPr="002B2A99">
        <w:rPr>
          <w:lang w:val="es-ES_tradnl"/>
        </w:rPr>
        <w:t xml:space="preserve">. [En línea]. Disponible en: https://www.r3.com/. </w:t>
      </w:r>
      <w:r w:rsidRPr="002B2A99">
        <w:rPr>
          <w:lang w:val="en-US"/>
        </w:rPr>
        <w:t>[</w:t>
      </w:r>
      <w:proofErr w:type="spellStart"/>
      <w:r w:rsidRPr="002B2A99">
        <w:rPr>
          <w:lang w:val="en-US"/>
        </w:rPr>
        <w:t>Accedido</w:t>
      </w:r>
      <w:proofErr w:type="spellEnd"/>
      <w:r w:rsidRPr="002B2A99">
        <w:rPr>
          <w:lang w:val="en-US"/>
        </w:rPr>
        <w:t>: 15-may-2019].</w:t>
      </w:r>
    </w:p>
    <w:p w14:paraId="17F8934B" w14:textId="77777777" w:rsidR="002B2A99" w:rsidRPr="002B2A99" w:rsidRDefault="002B2A99" w:rsidP="002B2A99">
      <w:pPr>
        <w:widowControl w:val="0"/>
        <w:autoSpaceDE w:val="0"/>
        <w:autoSpaceDN w:val="0"/>
        <w:adjustRightInd w:val="0"/>
        <w:rPr>
          <w:lang w:val="es-ES_tradnl"/>
        </w:rPr>
      </w:pPr>
      <w:r w:rsidRPr="002B2A99">
        <w:rPr>
          <w:lang w:val="en-US"/>
        </w:rPr>
        <w:t>[21]</w:t>
      </w:r>
      <w:r w:rsidRPr="002B2A99">
        <w:rPr>
          <w:lang w:val="en-US"/>
        </w:rPr>
        <w:tab/>
        <w:t xml:space="preserve">«Ripple - One Frictionless Experience To Send Money Globally», </w:t>
      </w:r>
      <w:r w:rsidRPr="002B2A99">
        <w:rPr>
          <w:i/>
          <w:iCs/>
          <w:lang w:val="en-US"/>
        </w:rPr>
        <w:t>Ripple</w:t>
      </w:r>
      <w:r w:rsidRPr="002B2A99">
        <w:rPr>
          <w:lang w:val="en-US"/>
        </w:rPr>
        <w:t xml:space="preserve">. </w:t>
      </w:r>
      <w:r w:rsidRPr="002B2A99">
        <w:rPr>
          <w:lang w:val="es-ES_tradnl"/>
        </w:rPr>
        <w:t>[En línea]. Disponible en: https://ripple.com/. [Accedido: 15-may-2019].</w:t>
      </w:r>
    </w:p>
    <w:p w14:paraId="36375D31" w14:textId="77777777" w:rsidR="002B2A99" w:rsidRPr="002B2A99" w:rsidRDefault="002B2A99" w:rsidP="002B2A99">
      <w:pPr>
        <w:widowControl w:val="0"/>
        <w:autoSpaceDE w:val="0"/>
        <w:autoSpaceDN w:val="0"/>
        <w:adjustRightInd w:val="0"/>
        <w:rPr>
          <w:lang w:val="es-ES_tradnl"/>
        </w:rPr>
      </w:pPr>
      <w:r w:rsidRPr="002B2A99">
        <w:rPr>
          <w:lang w:val="es-ES_tradnl"/>
        </w:rPr>
        <w:t>[22]</w:t>
      </w:r>
      <w:r w:rsidRPr="002B2A99">
        <w:rPr>
          <w:lang w:val="es-ES_tradnl"/>
        </w:rPr>
        <w:tab/>
        <w:t>«</w:t>
      </w:r>
      <w:proofErr w:type="spellStart"/>
      <w:r w:rsidRPr="002B2A99">
        <w:rPr>
          <w:lang w:val="es-ES_tradnl"/>
        </w:rPr>
        <w:t>BigchainDB</w:t>
      </w:r>
      <w:proofErr w:type="spellEnd"/>
      <w:r w:rsidRPr="002B2A99">
        <w:rPr>
          <w:lang w:val="es-ES_tradnl"/>
        </w:rPr>
        <w:t xml:space="preserve"> • • </w:t>
      </w:r>
      <w:proofErr w:type="spellStart"/>
      <w:r w:rsidRPr="002B2A99">
        <w:rPr>
          <w:lang w:val="es-ES_tradnl"/>
        </w:rPr>
        <w:t>The</w:t>
      </w:r>
      <w:proofErr w:type="spellEnd"/>
      <w:r w:rsidRPr="002B2A99">
        <w:rPr>
          <w:lang w:val="es-ES_tradnl"/>
        </w:rPr>
        <w:t xml:space="preserve"> blockchain </w:t>
      </w:r>
      <w:proofErr w:type="spellStart"/>
      <w:r w:rsidRPr="002B2A99">
        <w:rPr>
          <w:lang w:val="es-ES_tradnl"/>
        </w:rPr>
        <w:t>database</w:t>
      </w:r>
      <w:proofErr w:type="spellEnd"/>
      <w:r w:rsidRPr="002B2A99">
        <w:rPr>
          <w:lang w:val="es-ES_tradnl"/>
        </w:rPr>
        <w:t xml:space="preserve">.», </w:t>
      </w:r>
      <w:proofErr w:type="spellStart"/>
      <w:r w:rsidRPr="002B2A99">
        <w:rPr>
          <w:i/>
          <w:iCs/>
          <w:lang w:val="es-ES_tradnl"/>
        </w:rPr>
        <w:t>BigchainDB</w:t>
      </w:r>
      <w:proofErr w:type="spellEnd"/>
      <w:r w:rsidRPr="002B2A99">
        <w:rPr>
          <w:lang w:val="es-ES_tradnl"/>
        </w:rPr>
        <w:t>. [En línea]. Disponible en: https://www.bigchaindb.com/. [Accedido: 15-may-2019].</w:t>
      </w:r>
    </w:p>
    <w:p w14:paraId="04FEFC71" w14:textId="77777777" w:rsidR="002B2A99" w:rsidRPr="002B2A99" w:rsidRDefault="002B2A99" w:rsidP="002B2A99">
      <w:pPr>
        <w:widowControl w:val="0"/>
        <w:autoSpaceDE w:val="0"/>
        <w:autoSpaceDN w:val="0"/>
        <w:adjustRightInd w:val="0"/>
        <w:rPr>
          <w:lang w:val="es-ES_tradnl"/>
        </w:rPr>
      </w:pPr>
      <w:r w:rsidRPr="002B2A99">
        <w:rPr>
          <w:lang w:val="es-ES_tradnl"/>
        </w:rPr>
        <w:t>[23]</w:t>
      </w:r>
      <w:r w:rsidRPr="002B2A99">
        <w:rPr>
          <w:lang w:val="es-ES_tradnl"/>
        </w:rPr>
        <w:tab/>
        <w:t>«</w:t>
      </w:r>
      <w:proofErr w:type="spellStart"/>
      <w:r w:rsidRPr="002B2A99">
        <w:rPr>
          <w:lang w:val="es-ES_tradnl"/>
        </w:rPr>
        <w:t>The</w:t>
      </w:r>
      <w:proofErr w:type="spellEnd"/>
      <w:r w:rsidRPr="002B2A99">
        <w:rPr>
          <w:lang w:val="es-ES_tradnl"/>
        </w:rPr>
        <w:t xml:space="preserve"> </w:t>
      </w:r>
      <w:proofErr w:type="spellStart"/>
      <w:r w:rsidRPr="002B2A99">
        <w:rPr>
          <w:lang w:val="es-ES_tradnl"/>
        </w:rPr>
        <w:t>Solution</w:t>
      </w:r>
      <w:proofErr w:type="spellEnd"/>
      <w:r w:rsidRPr="002B2A99">
        <w:rPr>
          <w:lang w:val="es-ES_tradnl"/>
        </w:rPr>
        <w:t xml:space="preserve">», </w:t>
      </w:r>
      <w:proofErr w:type="spellStart"/>
      <w:r w:rsidRPr="002B2A99">
        <w:rPr>
          <w:i/>
          <w:iCs/>
          <w:lang w:val="es-ES_tradnl"/>
        </w:rPr>
        <w:t>Evernym</w:t>
      </w:r>
      <w:proofErr w:type="spellEnd"/>
      <w:r w:rsidRPr="002B2A99">
        <w:rPr>
          <w:lang w:val="es-ES_tradnl"/>
        </w:rPr>
        <w:t>. [En línea]. Disponible en: https://www.evernym.com/solution/. [Accedido: 15-may-2019].</w:t>
      </w:r>
    </w:p>
    <w:p w14:paraId="45273425" w14:textId="77777777" w:rsidR="002B2A99" w:rsidRPr="002B2A99" w:rsidRDefault="002B2A99" w:rsidP="002B2A99">
      <w:pPr>
        <w:widowControl w:val="0"/>
        <w:autoSpaceDE w:val="0"/>
        <w:autoSpaceDN w:val="0"/>
        <w:adjustRightInd w:val="0"/>
        <w:rPr>
          <w:lang w:val="en-US"/>
        </w:rPr>
      </w:pPr>
      <w:r w:rsidRPr="002B2A99">
        <w:rPr>
          <w:lang w:val="es-ES_tradnl"/>
        </w:rPr>
        <w:t>[24]</w:t>
      </w:r>
      <w:r w:rsidRPr="002B2A99">
        <w:rPr>
          <w:lang w:val="es-ES_tradnl"/>
        </w:rPr>
        <w:tab/>
        <w:t xml:space="preserve">«Cuestiones básicas de Ethereum | Billetera de Blockchain». [En línea]. Disponible en: https://www.blockchain.com/es/learning-portal/ether-basics. </w:t>
      </w:r>
      <w:r w:rsidRPr="002B2A99">
        <w:rPr>
          <w:lang w:val="en-US"/>
        </w:rPr>
        <w:t>[</w:t>
      </w:r>
      <w:proofErr w:type="spellStart"/>
      <w:r w:rsidRPr="002B2A99">
        <w:rPr>
          <w:lang w:val="en-US"/>
        </w:rPr>
        <w:t>Accedido</w:t>
      </w:r>
      <w:proofErr w:type="spellEnd"/>
      <w:r w:rsidRPr="002B2A99">
        <w:rPr>
          <w:lang w:val="en-US"/>
        </w:rPr>
        <w:t>: 09-may-2019].</w:t>
      </w:r>
    </w:p>
    <w:p w14:paraId="0C085905" w14:textId="77777777" w:rsidR="002B2A99" w:rsidRPr="002B2A99" w:rsidRDefault="002B2A99" w:rsidP="002B2A99">
      <w:pPr>
        <w:widowControl w:val="0"/>
        <w:autoSpaceDE w:val="0"/>
        <w:autoSpaceDN w:val="0"/>
        <w:adjustRightInd w:val="0"/>
        <w:rPr>
          <w:lang w:val="en-US"/>
        </w:rPr>
      </w:pPr>
      <w:r w:rsidRPr="002B2A99">
        <w:rPr>
          <w:lang w:val="en-US"/>
        </w:rPr>
        <w:t>[25]</w:t>
      </w:r>
      <w:r w:rsidRPr="002B2A99">
        <w:rPr>
          <w:lang w:val="en-US"/>
        </w:rPr>
        <w:tab/>
        <w:t>D. G. Wood, «ETHEREUM: A SECURE DECENTRALISED GENERALISED TRANSACTION LEDGER», p. 32.</w:t>
      </w:r>
    </w:p>
    <w:p w14:paraId="374BC5AC" w14:textId="77777777" w:rsidR="002B2A99" w:rsidRPr="002B2A99" w:rsidRDefault="002B2A99" w:rsidP="002B2A99">
      <w:pPr>
        <w:widowControl w:val="0"/>
        <w:autoSpaceDE w:val="0"/>
        <w:autoSpaceDN w:val="0"/>
        <w:adjustRightInd w:val="0"/>
        <w:rPr>
          <w:lang w:val="es-ES_tradnl"/>
        </w:rPr>
      </w:pPr>
      <w:r w:rsidRPr="002B2A99">
        <w:rPr>
          <w:lang w:val="es-ES_tradnl"/>
        </w:rPr>
        <w:t>[26]</w:t>
      </w:r>
      <w:r w:rsidRPr="002B2A99">
        <w:rPr>
          <w:lang w:val="es-ES_tradnl"/>
        </w:rPr>
        <w:tab/>
        <w:t>«Remix - Solidity IDE». [En línea]. Disponible en: https://remix.ethereum.org/#optimize=false&amp;version=soljson-v0.5.1+commit.c8a2cb62.js. [Accedido: 19-may-2019].</w:t>
      </w:r>
    </w:p>
    <w:p w14:paraId="70EB1B71" w14:textId="77777777" w:rsidR="002B2A99" w:rsidRPr="002B2A99" w:rsidRDefault="002B2A99" w:rsidP="002B2A99">
      <w:pPr>
        <w:widowControl w:val="0"/>
        <w:autoSpaceDE w:val="0"/>
        <w:autoSpaceDN w:val="0"/>
        <w:adjustRightInd w:val="0"/>
        <w:rPr>
          <w:lang w:val="es-ES_tradnl"/>
        </w:rPr>
      </w:pPr>
      <w:r w:rsidRPr="002B2A99">
        <w:rPr>
          <w:lang w:val="es-ES_tradnl"/>
        </w:rPr>
        <w:t>[27]</w:t>
      </w:r>
      <w:r w:rsidRPr="002B2A99">
        <w:rPr>
          <w:lang w:val="es-ES_tradnl"/>
        </w:rPr>
        <w:tab/>
        <w:t xml:space="preserve">«Estructura y elementos de un contrato», </w:t>
      </w:r>
      <w:r w:rsidRPr="002B2A99">
        <w:rPr>
          <w:i/>
          <w:iCs/>
          <w:lang w:val="es-ES_tradnl"/>
        </w:rPr>
        <w:t>APRENDE BLOCKCHAIN</w:t>
      </w:r>
      <w:r w:rsidRPr="002B2A99">
        <w:rPr>
          <w:lang w:val="es-ES_tradnl"/>
        </w:rPr>
        <w:t>, 28-feb-2018. .</w:t>
      </w:r>
    </w:p>
    <w:p w14:paraId="0688B497" w14:textId="77777777" w:rsidR="002B2A99" w:rsidRPr="002B2A99" w:rsidRDefault="002B2A99" w:rsidP="002B2A99">
      <w:pPr>
        <w:widowControl w:val="0"/>
        <w:autoSpaceDE w:val="0"/>
        <w:autoSpaceDN w:val="0"/>
        <w:adjustRightInd w:val="0"/>
        <w:rPr>
          <w:lang w:val="es-ES_tradnl"/>
        </w:rPr>
      </w:pPr>
      <w:r w:rsidRPr="002B2A99">
        <w:rPr>
          <w:lang w:val="es-ES_tradnl"/>
        </w:rPr>
        <w:t>[28]</w:t>
      </w:r>
      <w:r w:rsidRPr="002B2A99">
        <w:rPr>
          <w:lang w:val="es-ES_tradnl"/>
        </w:rPr>
        <w:tab/>
        <w:t xml:space="preserve">«¿Qué es y para qué sirve el “Gas” en Ethereum?», </w:t>
      </w:r>
      <w:r w:rsidRPr="002B2A99">
        <w:rPr>
          <w:i/>
          <w:iCs/>
          <w:lang w:val="es-ES_tradnl"/>
        </w:rPr>
        <w:t>Ethereum</w:t>
      </w:r>
      <w:r w:rsidRPr="002B2A99">
        <w:rPr>
          <w:lang w:val="es-ES_tradnl"/>
        </w:rPr>
        <w:t>, 25-ene-2018. .</w:t>
      </w:r>
    </w:p>
    <w:p w14:paraId="4584C61E" w14:textId="77777777" w:rsidR="002B2A99" w:rsidRPr="002B2A99" w:rsidRDefault="002B2A99" w:rsidP="002B2A99">
      <w:pPr>
        <w:widowControl w:val="0"/>
        <w:autoSpaceDE w:val="0"/>
        <w:autoSpaceDN w:val="0"/>
        <w:adjustRightInd w:val="0"/>
        <w:rPr>
          <w:lang w:val="en-US"/>
        </w:rPr>
      </w:pPr>
      <w:r w:rsidRPr="002B2A99">
        <w:rPr>
          <w:lang w:val="en-US"/>
        </w:rPr>
        <w:t>[29]</w:t>
      </w:r>
      <w:r w:rsidRPr="002B2A99">
        <w:rPr>
          <w:lang w:val="en-US"/>
        </w:rPr>
        <w:tab/>
        <w:t xml:space="preserve">C. G. García, J. P. </w:t>
      </w:r>
      <w:proofErr w:type="spellStart"/>
      <w:r w:rsidRPr="002B2A99">
        <w:rPr>
          <w:lang w:val="en-US"/>
        </w:rPr>
        <w:t>Espada</w:t>
      </w:r>
      <w:proofErr w:type="spellEnd"/>
      <w:r w:rsidRPr="002B2A99">
        <w:rPr>
          <w:lang w:val="en-US"/>
        </w:rPr>
        <w:t xml:space="preserve">, B. C. P. G. </w:t>
      </w:r>
      <w:proofErr w:type="spellStart"/>
      <w:r w:rsidRPr="002B2A99">
        <w:rPr>
          <w:lang w:val="en-US"/>
        </w:rPr>
        <w:t>Bustelo</w:t>
      </w:r>
      <w:proofErr w:type="spellEnd"/>
      <w:r w:rsidRPr="002B2A99">
        <w:rPr>
          <w:lang w:val="en-US"/>
        </w:rPr>
        <w:t xml:space="preserve">, y J. M. C. </w:t>
      </w:r>
      <w:proofErr w:type="spellStart"/>
      <w:r w:rsidRPr="002B2A99">
        <w:rPr>
          <w:lang w:val="en-US"/>
        </w:rPr>
        <w:t>Lovelle</w:t>
      </w:r>
      <w:proofErr w:type="spellEnd"/>
      <w:r w:rsidRPr="002B2A99">
        <w:rPr>
          <w:lang w:val="en-US"/>
        </w:rPr>
        <w:t xml:space="preserve">, «Swift vs. Objective-C: A New Programming Language», </w:t>
      </w:r>
      <w:r w:rsidRPr="002B2A99">
        <w:rPr>
          <w:i/>
          <w:iCs/>
          <w:lang w:val="en-US"/>
        </w:rPr>
        <w:t>IJIMAI</w:t>
      </w:r>
      <w:r w:rsidRPr="002B2A99">
        <w:rPr>
          <w:lang w:val="en-US"/>
        </w:rPr>
        <w:t xml:space="preserve">, vol. 3, </w:t>
      </w:r>
      <w:proofErr w:type="spellStart"/>
      <w:r w:rsidRPr="002B2A99">
        <w:rPr>
          <w:lang w:val="en-US"/>
        </w:rPr>
        <w:t>n.</w:t>
      </w:r>
      <w:r w:rsidRPr="002B2A99">
        <w:rPr>
          <w:vertAlign w:val="superscript"/>
          <w:lang w:val="en-US"/>
        </w:rPr>
        <w:t>o</w:t>
      </w:r>
      <w:proofErr w:type="spellEnd"/>
      <w:r w:rsidRPr="002B2A99">
        <w:rPr>
          <w:lang w:val="en-US"/>
        </w:rPr>
        <w:t xml:space="preserve"> 3, pp. 74-81, 2015.</w:t>
      </w:r>
    </w:p>
    <w:p w14:paraId="11B14EC2" w14:textId="77777777" w:rsidR="002B2A99" w:rsidRPr="002B2A99" w:rsidRDefault="002B2A99" w:rsidP="002B2A99">
      <w:pPr>
        <w:widowControl w:val="0"/>
        <w:autoSpaceDE w:val="0"/>
        <w:autoSpaceDN w:val="0"/>
        <w:adjustRightInd w:val="0"/>
        <w:rPr>
          <w:lang w:val="en-US"/>
        </w:rPr>
      </w:pPr>
      <w:r w:rsidRPr="002B2A99">
        <w:rPr>
          <w:lang w:val="en-US"/>
        </w:rPr>
        <w:t>[30]</w:t>
      </w:r>
      <w:r w:rsidRPr="002B2A99">
        <w:rPr>
          <w:lang w:val="en-US"/>
        </w:rPr>
        <w:tab/>
        <w:t xml:space="preserve">M. </w:t>
      </w:r>
      <w:proofErr w:type="spellStart"/>
      <w:r w:rsidRPr="002B2A99">
        <w:rPr>
          <w:lang w:val="en-US"/>
        </w:rPr>
        <w:t>Wohrer</w:t>
      </w:r>
      <w:proofErr w:type="spellEnd"/>
      <w:r w:rsidRPr="002B2A99">
        <w:rPr>
          <w:lang w:val="en-US"/>
        </w:rPr>
        <w:t xml:space="preserve"> y U. Zdun, «Smart contracts: security patterns in the </w:t>
      </w:r>
      <w:proofErr w:type="spellStart"/>
      <w:r w:rsidRPr="002B2A99">
        <w:rPr>
          <w:lang w:val="en-US"/>
        </w:rPr>
        <w:t>ethereum</w:t>
      </w:r>
      <w:proofErr w:type="spellEnd"/>
      <w:r w:rsidRPr="002B2A99">
        <w:rPr>
          <w:lang w:val="en-US"/>
        </w:rPr>
        <w:t xml:space="preserve"> ecosystem and solidity», </w:t>
      </w:r>
      <w:proofErr w:type="spellStart"/>
      <w:r w:rsidRPr="002B2A99">
        <w:rPr>
          <w:lang w:val="en-US"/>
        </w:rPr>
        <w:t>en</w:t>
      </w:r>
      <w:proofErr w:type="spellEnd"/>
      <w:r w:rsidRPr="002B2A99">
        <w:rPr>
          <w:lang w:val="en-US"/>
        </w:rPr>
        <w:t xml:space="preserve"> </w:t>
      </w:r>
      <w:r w:rsidRPr="002B2A99">
        <w:rPr>
          <w:i/>
          <w:iCs/>
          <w:lang w:val="en-US"/>
        </w:rPr>
        <w:t>2018 International Workshop on Blockchain Oriented Software Engineering (IWBOSE)</w:t>
      </w:r>
      <w:r w:rsidRPr="002B2A99">
        <w:rPr>
          <w:lang w:val="en-US"/>
        </w:rPr>
        <w:t>, Campobasso, 2018, pp. 2-8.</w:t>
      </w:r>
    </w:p>
    <w:p w14:paraId="5A27247E" w14:textId="77777777" w:rsidR="002B2A99" w:rsidRPr="002B2A99" w:rsidRDefault="002B2A99" w:rsidP="002B2A99">
      <w:pPr>
        <w:widowControl w:val="0"/>
        <w:autoSpaceDE w:val="0"/>
        <w:autoSpaceDN w:val="0"/>
        <w:adjustRightInd w:val="0"/>
        <w:rPr>
          <w:lang w:val="en-US"/>
        </w:rPr>
      </w:pPr>
      <w:r w:rsidRPr="002B2A99">
        <w:rPr>
          <w:lang w:val="en-US"/>
        </w:rPr>
        <w:t>[31]</w:t>
      </w:r>
      <w:r w:rsidRPr="002B2A99">
        <w:rPr>
          <w:lang w:val="en-US"/>
        </w:rPr>
        <w:tab/>
        <w:t xml:space="preserve">W. Warren y A. </w:t>
      </w:r>
      <w:proofErr w:type="spellStart"/>
      <w:r w:rsidRPr="002B2A99">
        <w:rPr>
          <w:lang w:val="en-US"/>
        </w:rPr>
        <w:t>Bandeali</w:t>
      </w:r>
      <w:proofErr w:type="spellEnd"/>
      <w:r w:rsidRPr="002B2A99">
        <w:rPr>
          <w:lang w:val="en-US"/>
        </w:rPr>
        <w:t>, «0x: An open protocol for decentralized exchange on the Ethereum blockchain», p. 16.</w:t>
      </w:r>
    </w:p>
    <w:p w14:paraId="2AAFE292" w14:textId="77777777" w:rsidR="002B2A99" w:rsidRPr="002B2A99" w:rsidRDefault="002B2A99" w:rsidP="002B2A99">
      <w:pPr>
        <w:widowControl w:val="0"/>
        <w:autoSpaceDE w:val="0"/>
        <w:autoSpaceDN w:val="0"/>
        <w:adjustRightInd w:val="0"/>
        <w:rPr>
          <w:lang w:val="en-US"/>
        </w:rPr>
      </w:pPr>
      <w:r w:rsidRPr="002B2A99">
        <w:rPr>
          <w:lang w:val="es-ES_tradnl"/>
        </w:rPr>
        <w:t>[32]</w:t>
      </w:r>
      <w:r w:rsidRPr="002B2A99">
        <w:rPr>
          <w:lang w:val="es-ES_tradnl"/>
        </w:rPr>
        <w:tab/>
        <w:t xml:space="preserve">«Firebase», </w:t>
      </w:r>
      <w:r w:rsidRPr="002B2A99">
        <w:rPr>
          <w:i/>
          <w:iCs/>
          <w:lang w:val="es-ES_tradnl"/>
        </w:rPr>
        <w:t>Firebase</w:t>
      </w:r>
      <w:r w:rsidRPr="002B2A99">
        <w:rPr>
          <w:lang w:val="es-ES_tradnl"/>
        </w:rPr>
        <w:t xml:space="preserve">. [En línea]. Disponible en: https://firebase.google.com/. </w:t>
      </w:r>
      <w:r w:rsidRPr="002B2A99">
        <w:rPr>
          <w:lang w:val="en-US"/>
        </w:rPr>
        <w:t>[</w:t>
      </w:r>
      <w:proofErr w:type="spellStart"/>
      <w:r w:rsidRPr="002B2A99">
        <w:rPr>
          <w:lang w:val="en-US"/>
        </w:rPr>
        <w:t>Accedido</w:t>
      </w:r>
      <w:proofErr w:type="spellEnd"/>
      <w:r w:rsidRPr="002B2A99">
        <w:rPr>
          <w:lang w:val="en-US"/>
        </w:rPr>
        <w:t>: 26-may-2019].</w:t>
      </w:r>
    </w:p>
    <w:p w14:paraId="3893CAFD" w14:textId="77777777" w:rsidR="002B2A99" w:rsidRPr="002B2A99" w:rsidRDefault="002B2A99" w:rsidP="002B2A99">
      <w:pPr>
        <w:widowControl w:val="0"/>
        <w:autoSpaceDE w:val="0"/>
        <w:autoSpaceDN w:val="0"/>
        <w:adjustRightInd w:val="0"/>
        <w:rPr>
          <w:lang w:val="en-US"/>
        </w:rPr>
      </w:pPr>
      <w:r w:rsidRPr="002B2A99">
        <w:rPr>
          <w:lang w:val="en-US"/>
        </w:rPr>
        <w:t>[33]</w:t>
      </w:r>
      <w:r w:rsidRPr="002B2A99">
        <w:rPr>
          <w:lang w:val="en-US"/>
        </w:rPr>
        <w:tab/>
        <w:t xml:space="preserve">N. </w:t>
      </w:r>
      <w:proofErr w:type="spellStart"/>
      <w:r w:rsidRPr="002B2A99">
        <w:rPr>
          <w:lang w:val="en-US"/>
        </w:rPr>
        <w:t>Bozic</w:t>
      </w:r>
      <w:proofErr w:type="spellEnd"/>
      <w:r w:rsidRPr="002B2A99">
        <w:rPr>
          <w:lang w:val="en-US"/>
        </w:rPr>
        <w:t xml:space="preserve">, G. </w:t>
      </w:r>
      <w:proofErr w:type="spellStart"/>
      <w:r w:rsidRPr="002B2A99">
        <w:rPr>
          <w:lang w:val="en-US"/>
        </w:rPr>
        <w:t>Pujolle</w:t>
      </w:r>
      <w:proofErr w:type="spellEnd"/>
      <w:r w:rsidRPr="002B2A99">
        <w:rPr>
          <w:lang w:val="en-US"/>
        </w:rPr>
        <w:t xml:space="preserve">, y S. </w:t>
      </w:r>
      <w:proofErr w:type="spellStart"/>
      <w:r w:rsidRPr="002B2A99">
        <w:rPr>
          <w:lang w:val="en-US"/>
        </w:rPr>
        <w:t>Secci</w:t>
      </w:r>
      <w:proofErr w:type="spellEnd"/>
      <w:r w:rsidRPr="002B2A99">
        <w:rPr>
          <w:lang w:val="en-US"/>
        </w:rPr>
        <w:t xml:space="preserve">, «A tutorial on blockchain and applications to secure network control-planes», </w:t>
      </w:r>
      <w:proofErr w:type="spellStart"/>
      <w:r w:rsidRPr="002B2A99">
        <w:rPr>
          <w:lang w:val="en-US"/>
        </w:rPr>
        <w:t>en</w:t>
      </w:r>
      <w:proofErr w:type="spellEnd"/>
      <w:r w:rsidRPr="002B2A99">
        <w:rPr>
          <w:lang w:val="en-US"/>
        </w:rPr>
        <w:t xml:space="preserve"> </w:t>
      </w:r>
      <w:r w:rsidRPr="002B2A99">
        <w:rPr>
          <w:i/>
          <w:iCs/>
          <w:lang w:val="en-US"/>
        </w:rPr>
        <w:t>2016 3rd Smart Cloud Networks &amp; Systems (SCNS)</w:t>
      </w:r>
      <w:r w:rsidRPr="002B2A99">
        <w:rPr>
          <w:lang w:val="en-US"/>
        </w:rPr>
        <w:t>, Dubai, United Arab Emirates, 2016, pp. 1-8.</w:t>
      </w:r>
    </w:p>
    <w:p w14:paraId="18DF1E7C" w14:textId="77777777" w:rsidR="002B2A99" w:rsidRPr="002B2A99" w:rsidRDefault="002B2A99" w:rsidP="002B2A99">
      <w:pPr>
        <w:widowControl w:val="0"/>
        <w:autoSpaceDE w:val="0"/>
        <w:autoSpaceDN w:val="0"/>
        <w:adjustRightInd w:val="0"/>
        <w:rPr>
          <w:lang w:val="es-ES_tradnl"/>
        </w:rPr>
      </w:pPr>
      <w:r w:rsidRPr="002B2A99">
        <w:rPr>
          <w:lang w:val="en-US"/>
        </w:rPr>
        <w:t>[34]</w:t>
      </w:r>
      <w:r w:rsidRPr="002B2A99">
        <w:rPr>
          <w:lang w:val="en-US"/>
        </w:rPr>
        <w:tab/>
      </w:r>
      <w:r w:rsidRPr="002B2A99">
        <w:rPr>
          <w:i/>
          <w:iCs/>
          <w:lang w:val="en-US"/>
        </w:rPr>
        <w:t xml:space="preserve">A pure swift Ethereum Web3 library. Contribute to </w:t>
      </w:r>
      <w:proofErr w:type="spellStart"/>
      <w:r w:rsidRPr="002B2A99">
        <w:rPr>
          <w:i/>
          <w:iCs/>
          <w:lang w:val="en-US"/>
        </w:rPr>
        <w:t>Boilertalk</w:t>
      </w:r>
      <w:proofErr w:type="spellEnd"/>
      <w:r w:rsidRPr="002B2A99">
        <w:rPr>
          <w:i/>
          <w:iCs/>
          <w:lang w:val="en-US"/>
        </w:rPr>
        <w:t>/Web3.swift development by creating an account on GitHub</w:t>
      </w:r>
      <w:r w:rsidRPr="002B2A99">
        <w:rPr>
          <w:lang w:val="en-US"/>
        </w:rPr>
        <w:t xml:space="preserve">. </w:t>
      </w:r>
      <w:proofErr w:type="spellStart"/>
      <w:r w:rsidRPr="002B2A99">
        <w:rPr>
          <w:lang w:val="es-ES_tradnl"/>
        </w:rPr>
        <w:t>Boilertalk</w:t>
      </w:r>
      <w:proofErr w:type="spellEnd"/>
      <w:r w:rsidRPr="002B2A99">
        <w:rPr>
          <w:lang w:val="es-ES_tradnl"/>
        </w:rPr>
        <w:t>, 2019.</w:t>
      </w:r>
    </w:p>
    <w:p w14:paraId="42A134F7" w14:textId="77777777" w:rsidR="002B2A99" w:rsidRPr="002B2A99" w:rsidRDefault="002B2A99" w:rsidP="002B2A99">
      <w:pPr>
        <w:widowControl w:val="0"/>
        <w:autoSpaceDE w:val="0"/>
        <w:autoSpaceDN w:val="0"/>
        <w:adjustRightInd w:val="0"/>
        <w:rPr>
          <w:lang w:val="en-US"/>
        </w:rPr>
      </w:pPr>
      <w:r w:rsidRPr="002B2A99">
        <w:rPr>
          <w:lang w:val="es-ES_tradnl"/>
        </w:rPr>
        <w:t>[35]</w:t>
      </w:r>
      <w:r w:rsidRPr="002B2A99">
        <w:rPr>
          <w:lang w:val="es-ES_tradnl"/>
        </w:rPr>
        <w:tab/>
        <w:t xml:space="preserve">«CocoaPods.org». [En línea]. Disponible en: https://cocoapods.org/. </w:t>
      </w:r>
      <w:r w:rsidRPr="002B2A99">
        <w:rPr>
          <w:lang w:val="en-US"/>
        </w:rPr>
        <w:t>[</w:t>
      </w:r>
      <w:proofErr w:type="spellStart"/>
      <w:r w:rsidRPr="002B2A99">
        <w:rPr>
          <w:lang w:val="en-US"/>
        </w:rPr>
        <w:t>Accedido</w:t>
      </w:r>
      <w:proofErr w:type="spellEnd"/>
      <w:r w:rsidRPr="002B2A99">
        <w:rPr>
          <w:lang w:val="en-US"/>
        </w:rPr>
        <w:t>: 25-may-2019].</w:t>
      </w:r>
    </w:p>
    <w:p w14:paraId="3D79D13B" w14:textId="77777777" w:rsidR="002B2A99" w:rsidRPr="002B2A99" w:rsidRDefault="002B2A99" w:rsidP="002B2A99">
      <w:pPr>
        <w:widowControl w:val="0"/>
        <w:autoSpaceDE w:val="0"/>
        <w:autoSpaceDN w:val="0"/>
        <w:adjustRightInd w:val="0"/>
        <w:rPr>
          <w:lang w:val="es-ES_tradnl"/>
        </w:rPr>
      </w:pPr>
      <w:r w:rsidRPr="002B2A99">
        <w:rPr>
          <w:lang w:val="en-US"/>
        </w:rPr>
        <w:t>[36]</w:t>
      </w:r>
      <w:r w:rsidRPr="002B2A99">
        <w:rPr>
          <w:lang w:val="en-US"/>
        </w:rPr>
        <w:tab/>
      </w:r>
      <w:r w:rsidRPr="002B2A99">
        <w:rPr>
          <w:i/>
          <w:iCs/>
          <w:lang w:val="en-US"/>
        </w:rPr>
        <w:t>A simple, decentralized dependency manager for Cocoa: Carthage/Carthage</w:t>
      </w:r>
      <w:r w:rsidRPr="002B2A99">
        <w:rPr>
          <w:lang w:val="en-US"/>
        </w:rPr>
        <w:t xml:space="preserve">. </w:t>
      </w:r>
      <w:r w:rsidRPr="002B2A99">
        <w:rPr>
          <w:lang w:val="es-ES_tradnl"/>
        </w:rPr>
        <w:t>Carthage, 2019.</w:t>
      </w:r>
    </w:p>
    <w:p w14:paraId="055C94B0" w14:textId="77777777" w:rsidR="002B2A99" w:rsidRPr="002B2A99" w:rsidRDefault="002B2A99" w:rsidP="002B2A99">
      <w:pPr>
        <w:widowControl w:val="0"/>
        <w:autoSpaceDE w:val="0"/>
        <w:autoSpaceDN w:val="0"/>
        <w:adjustRightInd w:val="0"/>
        <w:rPr>
          <w:lang w:val="es-ES_tradnl"/>
        </w:rPr>
      </w:pPr>
      <w:r w:rsidRPr="002B2A99">
        <w:rPr>
          <w:lang w:val="es-ES_tradnl"/>
        </w:rPr>
        <w:t>[37]</w:t>
      </w:r>
      <w:r w:rsidRPr="002B2A99">
        <w:rPr>
          <w:lang w:val="es-ES_tradnl"/>
        </w:rPr>
        <w:tab/>
        <w:t xml:space="preserve">A. </w:t>
      </w:r>
      <w:proofErr w:type="spellStart"/>
      <w:r w:rsidRPr="002B2A99">
        <w:rPr>
          <w:lang w:val="es-ES_tradnl"/>
        </w:rPr>
        <w:t>Inc</w:t>
      </w:r>
      <w:proofErr w:type="spellEnd"/>
      <w:r w:rsidRPr="002B2A99">
        <w:rPr>
          <w:lang w:val="es-ES_tradnl"/>
        </w:rPr>
        <w:t xml:space="preserve">, «Swift.org», </w:t>
      </w:r>
      <w:r w:rsidRPr="002B2A99">
        <w:rPr>
          <w:i/>
          <w:iCs/>
          <w:lang w:val="es-ES_tradnl"/>
        </w:rPr>
        <w:t>Swift.org</w:t>
      </w:r>
      <w:r w:rsidRPr="002B2A99">
        <w:rPr>
          <w:lang w:val="es-ES_tradnl"/>
        </w:rPr>
        <w:t>. [En línea]. Disponible en: https://swift.org. [Accedido: 25-may-2019].</w:t>
      </w:r>
    </w:p>
    <w:p w14:paraId="4BC0C5A8" w14:textId="77777777" w:rsidR="002B2A99" w:rsidRPr="002B2A99" w:rsidRDefault="002B2A99" w:rsidP="002B2A99">
      <w:pPr>
        <w:widowControl w:val="0"/>
        <w:autoSpaceDE w:val="0"/>
        <w:autoSpaceDN w:val="0"/>
        <w:adjustRightInd w:val="0"/>
        <w:rPr>
          <w:lang w:val="es-ES_tradnl"/>
        </w:rPr>
      </w:pPr>
      <w:r w:rsidRPr="002B2A99">
        <w:rPr>
          <w:lang w:val="es-ES_tradnl"/>
        </w:rPr>
        <w:t>[38]</w:t>
      </w:r>
      <w:r w:rsidRPr="002B2A99">
        <w:rPr>
          <w:lang w:val="es-ES_tradnl"/>
        </w:rPr>
        <w:tab/>
        <w:t>«MetaMask». [En línea]. Disponible en: https://metamask.io/. [Accedido: 25-may-2019].</w:t>
      </w:r>
    </w:p>
    <w:p w14:paraId="3D6B8DD5" w14:textId="77777777" w:rsidR="002B2A99" w:rsidRPr="002B2A99" w:rsidRDefault="002B2A99" w:rsidP="002B2A99">
      <w:pPr>
        <w:widowControl w:val="0"/>
        <w:autoSpaceDE w:val="0"/>
        <w:autoSpaceDN w:val="0"/>
        <w:adjustRightInd w:val="0"/>
        <w:rPr>
          <w:lang w:val="es-ES_tradnl"/>
        </w:rPr>
      </w:pPr>
      <w:r w:rsidRPr="002B2A99">
        <w:rPr>
          <w:lang w:val="es-ES_tradnl"/>
        </w:rPr>
        <w:t>[39]</w:t>
      </w:r>
      <w:r w:rsidRPr="002B2A99">
        <w:rPr>
          <w:lang w:val="es-ES_tradnl"/>
        </w:rPr>
        <w:tab/>
        <w:t>«TESTNET Rinkeby (ETH) Blockchain Explorer». [En línea]. Disponible en: https://rinkeby.etherscan.io/. [Accedido: 25-may-2019].</w:t>
      </w:r>
    </w:p>
    <w:p w14:paraId="31AB7DAC" w14:textId="30900CCF" w:rsidR="00140325" w:rsidRPr="00E31036" w:rsidRDefault="0030319D" w:rsidP="003E7FE7">
      <w:pPr>
        <w:rPr>
          <w:lang w:val="en-US"/>
        </w:rPr>
      </w:pPr>
      <w:r w:rsidRPr="000A3D5A">
        <w:fldChar w:fldCharType="end"/>
      </w:r>
      <w:proofErr w:type="spellStart"/>
      <w:r w:rsidR="00242AF6" w:rsidRPr="00E31036">
        <w:rPr>
          <w:lang w:val="en-US"/>
        </w:rPr>
        <w:t>asdasd</w:t>
      </w:r>
      <w:proofErr w:type="spellEnd"/>
      <w:r w:rsidR="001C5B2C" w:rsidRPr="00E31036">
        <w:rPr>
          <w:lang w:val="en-US"/>
        </w:rPr>
        <w:t xml:space="preserve"> </w:t>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381" w:name="_Toc267562108"/>
      <w:r w:rsidR="008E36E4" w:rsidRPr="00E31036">
        <w:rPr>
          <w:lang w:val="en-US"/>
        </w:rPr>
        <w:lastRenderedPageBreak/>
        <w:t>Enter Your Appendix Title Here</w:t>
      </w:r>
      <w:bookmarkEnd w:id="381"/>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numPr>
          <w:ins w:id="382" w:author="" w:date="2010-06-04T12:20:00Z"/>
        </w:numPr>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77777777" w:rsidR="008E36E4" w:rsidRPr="006A0FBD" w:rsidRDefault="008E36E4">
      <w:pPr>
        <w:pStyle w:val="Epgrafe"/>
        <w:rPr>
          <w:lang w:val="en-US"/>
        </w:rPr>
      </w:pPr>
      <w:bookmarkStart w:id="383"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A01489" w:rsidRPr="006A0FBD">
        <w:rPr>
          <w:noProof/>
          <w:lang w:val="en-US"/>
        </w:rPr>
        <w:t>A</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A01489" w:rsidRPr="006A0FBD">
        <w:rPr>
          <w:noProof/>
          <w:lang w:val="en-US"/>
        </w:rPr>
        <w:t>1</w:t>
      </w:r>
      <w:r w:rsidR="00A34CB9" w:rsidRPr="0094773E">
        <w:rPr>
          <w:lang w:val="es-ES_tradnl"/>
        </w:rPr>
        <w:fldChar w:fldCharType="end"/>
      </w:r>
      <w:r w:rsidRPr="006A0FBD">
        <w:rPr>
          <w:lang w:val="en-US"/>
        </w:rPr>
        <w:t xml:space="preserve"> First Figure in Appendix A</w:t>
      </w:r>
      <w:bookmarkEnd w:id="383"/>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384"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384"/>
      <w:proofErr w:type="spellEnd"/>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DRIAN RIESCO RODRIGUEZ" w:date="2019-05-16T14:53:00Z" w:initials="ARR">
    <w:p w14:paraId="7AEFA24A" w14:textId="6A0C66C0" w:rsidR="009525EE" w:rsidRPr="008B1374" w:rsidRDefault="009525EE">
      <w:pPr>
        <w:pStyle w:val="Textocomentario"/>
      </w:pPr>
      <w:r>
        <w:rPr>
          <w:rStyle w:val="Refdecomentario"/>
        </w:rPr>
        <w:annotationRef/>
      </w:r>
      <w:r w:rsidRPr="008B1374">
        <w:t>Iría major antes que la historia?</w:t>
      </w:r>
    </w:p>
  </w:comment>
  <w:comment w:id="272" w:author="ADRIAN RIESCO RODRIGUEZ" w:date="2019-05-16T15:16:00Z" w:initials="ARR">
    <w:p w14:paraId="3A4B3020" w14:textId="190F350D" w:rsidR="009525EE" w:rsidRPr="002F7A74" w:rsidRDefault="009525EE">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273" w:author="Pablo Blanco Peris" w:date="2019-05-19T23:47:00Z" w:initials="PBP">
    <w:p w14:paraId="415E4EC0" w14:textId="77777777" w:rsidR="009525EE" w:rsidRDefault="009525EE">
      <w:pPr>
        <w:pStyle w:val="Textocomentario"/>
      </w:pPr>
      <w:r>
        <w:rPr>
          <w:rStyle w:val="Refdecomentario"/>
        </w:rPr>
        <w:annotationRef/>
      </w:r>
      <w:r w:rsidRPr="00A253AF">
        <w:t>Mi idea era explicar la te</w:t>
      </w:r>
      <w:r>
        <w:t>oría aquí y mostrar en el siguiente capítulo más detallado todo, pero sí, se puede añadir un ejemplo simple.</w:t>
      </w:r>
    </w:p>
    <w:p w14:paraId="34242FCC" w14:textId="23B3BCCA" w:rsidR="009525EE" w:rsidRPr="00A253AF" w:rsidRDefault="009525EE">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EFA24A" w15:done="0"/>
  <w15:commentEx w15:paraId="3A4B3020" w15:done="0"/>
  <w15:commentEx w15:paraId="34242FCC" w15:paraIdParent="3A4B30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EFA24A" w16cid:durableId="2087F7DD"/>
  <w16cid:commentId w16cid:paraId="3A4B3020" w16cid:durableId="2087FD5F"/>
  <w16cid:commentId w16cid:paraId="34242FCC" w16cid:durableId="208C6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DEE79" w14:textId="77777777" w:rsidR="00E71CEA" w:rsidRDefault="00E71CEA">
      <w:r>
        <w:separator/>
      </w:r>
    </w:p>
    <w:p w14:paraId="30F255C6" w14:textId="77777777" w:rsidR="00E71CEA" w:rsidRDefault="00E71CEA"/>
  </w:endnote>
  <w:endnote w:type="continuationSeparator" w:id="0">
    <w:p w14:paraId="0A88CEF1" w14:textId="77777777" w:rsidR="00E71CEA" w:rsidRDefault="00E71CEA">
      <w:r>
        <w:continuationSeparator/>
      </w:r>
    </w:p>
    <w:p w14:paraId="3D77A8C0" w14:textId="77777777" w:rsidR="00E71CEA" w:rsidRDefault="00E71C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9525EE" w:rsidRDefault="009525EE">
    <w:pPr>
      <w:pStyle w:val="Piedepgina"/>
      <w:framePr w:wrap="around" w:vAnchor="text" w:hAnchor="margin" w:xAlign="center" w:y="1"/>
      <w:rPr>
        <w:rStyle w:val="Nmerodepgina"/>
      </w:rPr>
    </w:pPr>
  </w:p>
  <w:p w14:paraId="295A4B1E" w14:textId="77777777" w:rsidR="009525EE" w:rsidRDefault="009525E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9525EE" w:rsidRDefault="009525EE">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9525EE" w:rsidRDefault="009525EE">
    <w:pPr>
      <w:pStyle w:val="Piedepgina"/>
      <w:ind w:right="360"/>
    </w:pPr>
  </w:p>
  <w:p w14:paraId="59A9CA12" w14:textId="77777777" w:rsidR="009525EE" w:rsidRDefault="009525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07DAB" w14:textId="77777777" w:rsidR="00E71CEA" w:rsidRDefault="00E71CEA">
      <w:r>
        <w:separator/>
      </w:r>
    </w:p>
    <w:p w14:paraId="2AF1C24B" w14:textId="77777777" w:rsidR="00E71CEA" w:rsidRDefault="00E71CEA"/>
  </w:footnote>
  <w:footnote w:type="continuationSeparator" w:id="0">
    <w:p w14:paraId="75ED1414" w14:textId="77777777" w:rsidR="00E71CEA" w:rsidRDefault="00E71CEA">
      <w:r>
        <w:continuationSeparator/>
      </w:r>
    </w:p>
    <w:p w14:paraId="2328292C" w14:textId="77777777" w:rsidR="00E71CEA" w:rsidRDefault="00E71CEA"/>
  </w:footnote>
  <w:footnote w:id="1">
    <w:p w14:paraId="69E05D58" w14:textId="676D2406" w:rsidR="009525EE" w:rsidRPr="00FC350E" w:rsidRDefault="009525EE" w:rsidP="0094773E">
      <w:pPr>
        <w:pStyle w:val="Textonotapie"/>
      </w:pPr>
      <w:r w:rsidRPr="00FF4139">
        <w:rPr>
          <w:rStyle w:val="Refdenotaalpie"/>
        </w:rPr>
        <w:footnoteRef/>
      </w:r>
      <w:r w:rsidRPr="0094773E">
        <w:t xml:space="preserve"> Una función </w:t>
      </w:r>
      <w:ins w:id="94" w:author="ADRIAN RIESCO RODRIGUEZ" w:date="2019-04-26T15:13:00Z">
        <w:r w:rsidRPr="00342995">
          <w:rPr>
            <w:i/>
          </w:rPr>
          <w:t>hash</w:t>
        </w:r>
        <w:r w:rsidRPr="0094773E">
          <w:t xml:space="preserve"> </w:t>
        </w:r>
      </w:ins>
      <w:r w:rsidRPr="0094773E">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4EB2"/>
    <w:rsid w:val="00015A7C"/>
    <w:rsid w:val="00017313"/>
    <w:rsid w:val="00017398"/>
    <w:rsid w:val="00026392"/>
    <w:rsid w:val="00033E5C"/>
    <w:rsid w:val="000352C2"/>
    <w:rsid w:val="00040930"/>
    <w:rsid w:val="0006093C"/>
    <w:rsid w:val="00074CAD"/>
    <w:rsid w:val="00075F3C"/>
    <w:rsid w:val="00076706"/>
    <w:rsid w:val="00080D19"/>
    <w:rsid w:val="00080FEA"/>
    <w:rsid w:val="000833C4"/>
    <w:rsid w:val="00083D7A"/>
    <w:rsid w:val="000852A0"/>
    <w:rsid w:val="00085A62"/>
    <w:rsid w:val="000A0674"/>
    <w:rsid w:val="000A3D5A"/>
    <w:rsid w:val="000B587B"/>
    <w:rsid w:val="000C0526"/>
    <w:rsid w:val="000C3A2B"/>
    <w:rsid w:val="000D309E"/>
    <w:rsid w:val="000E3CF1"/>
    <w:rsid w:val="000E7E99"/>
    <w:rsid w:val="000F12C2"/>
    <w:rsid w:val="000F7D14"/>
    <w:rsid w:val="00107BD9"/>
    <w:rsid w:val="00111837"/>
    <w:rsid w:val="00121BC9"/>
    <w:rsid w:val="00123F1C"/>
    <w:rsid w:val="00126E5A"/>
    <w:rsid w:val="00130AB5"/>
    <w:rsid w:val="00133F8C"/>
    <w:rsid w:val="00140325"/>
    <w:rsid w:val="00143875"/>
    <w:rsid w:val="0014435C"/>
    <w:rsid w:val="00157389"/>
    <w:rsid w:val="001775A8"/>
    <w:rsid w:val="0018042A"/>
    <w:rsid w:val="00181C18"/>
    <w:rsid w:val="001848A0"/>
    <w:rsid w:val="00191F2F"/>
    <w:rsid w:val="001940DF"/>
    <w:rsid w:val="001A3506"/>
    <w:rsid w:val="001A7B8D"/>
    <w:rsid w:val="001B67AD"/>
    <w:rsid w:val="001C19C9"/>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42AF6"/>
    <w:rsid w:val="00247C4B"/>
    <w:rsid w:val="00251AFF"/>
    <w:rsid w:val="00257FAF"/>
    <w:rsid w:val="0026443F"/>
    <w:rsid w:val="00270A8B"/>
    <w:rsid w:val="002744C3"/>
    <w:rsid w:val="00283436"/>
    <w:rsid w:val="00292B59"/>
    <w:rsid w:val="00295D8D"/>
    <w:rsid w:val="002A0917"/>
    <w:rsid w:val="002A5447"/>
    <w:rsid w:val="002B2A99"/>
    <w:rsid w:val="002C03FA"/>
    <w:rsid w:val="002C22CE"/>
    <w:rsid w:val="002C51AF"/>
    <w:rsid w:val="002C6E19"/>
    <w:rsid w:val="002E5A3A"/>
    <w:rsid w:val="002E5ADE"/>
    <w:rsid w:val="002F1C5F"/>
    <w:rsid w:val="002F7A74"/>
    <w:rsid w:val="003030A7"/>
    <w:rsid w:val="0030319D"/>
    <w:rsid w:val="00305239"/>
    <w:rsid w:val="003136ED"/>
    <w:rsid w:val="00315799"/>
    <w:rsid w:val="003160E6"/>
    <w:rsid w:val="003233CF"/>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73EB9"/>
    <w:rsid w:val="00373F5E"/>
    <w:rsid w:val="003746C1"/>
    <w:rsid w:val="00377EE3"/>
    <w:rsid w:val="00377F2B"/>
    <w:rsid w:val="00387442"/>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163F9"/>
    <w:rsid w:val="004172F8"/>
    <w:rsid w:val="00427DEF"/>
    <w:rsid w:val="0043287C"/>
    <w:rsid w:val="00434EEB"/>
    <w:rsid w:val="00436C34"/>
    <w:rsid w:val="00441D26"/>
    <w:rsid w:val="004423E3"/>
    <w:rsid w:val="00443034"/>
    <w:rsid w:val="00446217"/>
    <w:rsid w:val="0045192E"/>
    <w:rsid w:val="004542DB"/>
    <w:rsid w:val="00457912"/>
    <w:rsid w:val="0046235B"/>
    <w:rsid w:val="00462579"/>
    <w:rsid w:val="0046775A"/>
    <w:rsid w:val="00472EFF"/>
    <w:rsid w:val="00473CA1"/>
    <w:rsid w:val="004757D1"/>
    <w:rsid w:val="0048277B"/>
    <w:rsid w:val="00484A59"/>
    <w:rsid w:val="00485065"/>
    <w:rsid w:val="00490516"/>
    <w:rsid w:val="00496D25"/>
    <w:rsid w:val="004A516C"/>
    <w:rsid w:val="004B3213"/>
    <w:rsid w:val="004B3368"/>
    <w:rsid w:val="004B58E4"/>
    <w:rsid w:val="004C1DA7"/>
    <w:rsid w:val="004C1FBD"/>
    <w:rsid w:val="004C1FDC"/>
    <w:rsid w:val="004D0801"/>
    <w:rsid w:val="004D547C"/>
    <w:rsid w:val="004E1B40"/>
    <w:rsid w:val="004E6133"/>
    <w:rsid w:val="004E7573"/>
    <w:rsid w:val="004E7A1C"/>
    <w:rsid w:val="004E7BFE"/>
    <w:rsid w:val="00502726"/>
    <w:rsid w:val="005048C7"/>
    <w:rsid w:val="0050613E"/>
    <w:rsid w:val="0050728E"/>
    <w:rsid w:val="00513BAE"/>
    <w:rsid w:val="005178D6"/>
    <w:rsid w:val="005215E3"/>
    <w:rsid w:val="00521D44"/>
    <w:rsid w:val="00522989"/>
    <w:rsid w:val="00541223"/>
    <w:rsid w:val="00541B91"/>
    <w:rsid w:val="005461E9"/>
    <w:rsid w:val="005465CB"/>
    <w:rsid w:val="005501AD"/>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5301"/>
    <w:rsid w:val="005A71F3"/>
    <w:rsid w:val="005B0154"/>
    <w:rsid w:val="005B2132"/>
    <w:rsid w:val="005B7956"/>
    <w:rsid w:val="005C1D71"/>
    <w:rsid w:val="005C1F95"/>
    <w:rsid w:val="005C5236"/>
    <w:rsid w:val="005D2EC9"/>
    <w:rsid w:val="005D57D0"/>
    <w:rsid w:val="005E4AAC"/>
    <w:rsid w:val="005E71FF"/>
    <w:rsid w:val="005E7B69"/>
    <w:rsid w:val="005E7BFA"/>
    <w:rsid w:val="005F139E"/>
    <w:rsid w:val="005F22AB"/>
    <w:rsid w:val="005F5E7A"/>
    <w:rsid w:val="0060451B"/>
    <w:rsid w:val="0060626A"/>
    <w:rsid w:val="00610C5B"/>
    <w:rsid w:val="00611404"/>
    <w:rsid w:val="00626DB2"/>
    <w:rsid w:val="00631B94"/>
    <w:rsid w:val="00631FEA"/>
    <w:rsid w:val="00635B5D"/>
    <w:rsid w:val="00637487"/>
    <w:rsid w:val="00642CE8"/>
    <w:rsid w:val="0064709E"/>
    <w:rsid w:val="00663235"/>
    <w:rsid w:val="0066576C"/>
    <w:rsid w:val="0067657C"/>
    <w:rsid w:val="00693800"/>
    <w:rsid w:val="00695AB1"/>
    <w:rsid w:val="006A0FBD"/>
    <w:rsid w:val="006A3C4F"/>
    <w:rsid w:val="006B2BEA"/>
    <w:rsid w:val="006B50F3"/>
    <w:rsid w:val="006B6DF6"/>
    <w:rsid w:val="006C563D"/>
    <w:rsid w:val="006C685A"/>
    <w:rsid w:val="006D4A0F"/>
    <w:rsid w:val="006D5464"/>
    <w:rsid w:val="006E0D93"/>
    <w:rsid w:val="006E3ED8"/>
    <w:rsid w:val="006E6C86"/>
    <w:rsid w:val="006E7BAE"/>
    <w:rsid w:val="006F0EE6"/>
    <w:rsid w:val="006F295F"/>
    <w:rsid w:val="006F5DB8"/>
    <w:rsid w:val="006F60C8"/>
    <w:rsid w:val="006F6907"/>
    <w:rsid w:val="007022E1"/>
    <w:rsid w:val="00703FA7"/>
    <w:rsid w:val="00722814"/>
    <w:rsid w:val="0072600F"/>
    <w:rsid w:val="0073645D"/>
    <w:rsid w:val="00751928"/>
    <w:rsid w:val="00760B86"/>
    <w:rsid w:val="0076212D"/>
    <w:rsid w:val="007635BC"/>
    <w:rsid w:val="00773291"/>
    <w:rsid w:val="00775C3C"/>
    <w:rsid w:val="00776555"/>
    <w:rsid w:val="0079363A"/>
    <w:rsid w:val="007A7231"/>
    <w:rsid w:val="007B245C"/>
    <w:rsid w:val="007C69C4"/>
    <w:rsid w:val="007C77B4"/>
    <w:rsid w:val="007E210C"/>
    <w:rsid w:val="007F758C"/>
    <w:rsid w:val="0081536B"/>
    <w:rsid w:val="00824257"/>
    <w:rsid w:val="00827557"/>
    <w:rsid w:val="008306B4"/>
    <w:rsid w:val="00830D21"/>
    <w:rsid w:val="00833BB9"/>
    <w:rsid w:val="00835B63"/>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7A7F"/>
    <w:rsid w:val="008E1D78"/>
    <w:rsid w:val="008E2A0C"/>
    <w:rsid w:val="008E36E4"/>
    <w:rsid w:val="008E3FDA"/>
    <w:rsid w:val="008E5C64"/>
    <w:rsid w:val="008F0720"/>
    <w:rsid w:val="008F2D5F"/>
    <w:rsid w:val="008F3B7C"/>
    <w:rsid w:val="009023DC"/>
    <w:rsid w:val="009056CF"/>
    <w:rsid w:val="009120DA"/>
    <w:rsid w:val="00923729"/>
    <w:rsid w:val="00930BCF"/>
    <w:rsid w:val="00931450"/>
    <w:rsid w:val="00934E35"/>
    <w:rsid w:val="00937403"/>
    <w:rsid w:val="00943ED5"/>
    <w:rsid w:val="009469B6"/>
    <w:rsid w:val="0094773E"/>
    <w:rsid w:val="0095232C"/>
    <w:rsid w:val="009525EE"/>
    <w:rsid w:val="009534FF"/>
    <w:rsid w:val="00953958"/>
    <w:rsid w:val="009545F1"/>
    <w:rsid w:val="00954B8E"/>
    <w:rsid w:val="00955D90"/>
    <w:rsid w:val="009602F8"/>
    <w:rsid w:val="009633EC"/>
    <w:rsid w:val="009639D0"/>
    <w:rsid w:val="00970324"/>
    <w:rsid w:val="009721A8"/>
    <w:rsid w:val="00991EB8"/>
    <w:rsid w:val="009928DE"/>
    <w:rsid w:val="00993186"/>
    <w:rsid w:val="009A2B24"/>
    <w:rsid w:val="009A428E"/>
    <w:rsid w:val="009B2E7B"/>
    <w:rsid w:val="009C490E"/>
    <w:rsid w:val="009E1467"/>
    <w:rsid w:val="009E2848"/>
    <w:rsid w:val="009E4630"/>
    <w:rsid w:val="009E48BC"/>
    <w:rsid w:val="009E63FE"/>
    <w:rsid w:val="009F0083"/>
    <w:rsid w:val="009F0B4E"/>
    <w:rsid w:val="009F1CB5"/>
    <w:rsid w:val="009F2B7E"/>
    <w:rsid w:val="00A01489"/>
    <w:rsid w:val="00A03F66"/>
    <w:rsid w:val="00A04387"/>
    <w:rsid w:val="00A24603"/>
    <w:rsid w:val="00A253AF"/>
    <w:rsid w:val="00A31609"/>
    <w:rsid w:val="00A34CB9"/>
    <w:rsid w:val="00A35259"/>
    <w:rsid w:val="00A36EC1"/>
    <w:rsid w:val="00A41818"/>
    <w:rsid w:val="00A42A0C"/>
    <w:rsid w:val="00A44B40"/>
    <w:rsid w:val="00A50F3B"/>
    <w:rsid w:val="00A61B98"/>
    <w:rsid w:val="00A636E0"/>
    <w:rsid w:val="00A676EF"/>
    <w:rsid w:val="00A74327"/>
    <w:rsid w:val="00A753B9"/>
    <w:rsid w:val="00A77C24"/>
    <w:rsid w:val="00A83157"/>
    <w:rsid w:val="00A8650A"/>
    <w:rsid w:val="00A8653B"/>
    <w:rsid w:val="00A95C94"/>
    <w:rsid w:val="00AA3176"/>
    <w:rsid w:val="00AB0F7B"/>
    <w:rsid w:val="00AB1330"/>
    <w:rsid w:val="00AB19C1"/>
    <w:rsid w:val="00AC5CD5"/>
    <w:rsid w:val="00AD0B74"/>
    <w:rsid w:val="00AD272F"/>
    <w:rsid w:val="00AD5EB5"/>
    <w:rsid w:val="00AD6CE2"/>
    <w:rsid w:val="00AE6B26"/>
    <w:rsid w:val="00AF0994"/>
    <w:rsid w:val="00AF4A89"/>
    <w:rsid w:val="00AF5AC0"/>
    <w:rsid w:val="00AF5D50"/>
    <w:rsid w:val="00B0255C"/>
    <w:rsid w:val="00B075BD"/>
    <w:rsid w:val="00B07D3C"/>
    <w:rsid w:val="00B2359D"/>
    <w:rsid w:val="00B24ECA"/>
    <w:rsid w:val="00B31512"/>
    <w:rsid w:val="00B32EED"/>
    <w:rsid w:val="00B4129A"/>
    <w:rsid w:val="00B419C2"/>
    <w:rsid w:val="00B42F26"/>
    <w:rsid w:val="00B452ED"/>
    <w:rsid w:val="00B47AF8"/>
    <w:rsid w:val="00B50327"/>
    <w:rsid w:val="00B525B6"/>
    <w:rsid w:val="00B5323D"/>
    <w:rsid w:val="00B968C5"/>
    <w:rsid w:val="00BA40BD"/>
    <w:rsid w:val="00BA7329"/>
    <w:rsid w:val="00BB2FB3"/>
    <w:rsid w:val="00BB387F"/>
    <w:rsid w:val="00BB50FF"/>
    <w:rsid w:val="00BB51F0"/>
    <w:rsid w:val="00BC23A6"/>
    <w:rsid w:val="00BD0141"/>
    <w:rsid w:val="00BD05E6"/>
    <w:rsid w:val="00BD0E4C"/>
    <w:rsid w:val="00BD1907"/>
    <w:rsid w:val="00BD2F76"/>
    <w:rsid w:val="00BD4D08"/>
    <w:rsid w:val="00BD4F21"/>
    <w:rsid w:val="00BE3B99"/>
    <w:rsid w:val="00BE45C3"/>
    <w:rsid w:val="00BE63C8"/>
    <w:rsid w:val="00BF074C"/>
    <w:rsid w:val="00BF4228"/>
    <w:rsid w:val="00C007F1"/>
    <w:rsid w:val="00C026B1"/>
    <w:rsid w:val="00C1078D"/>
    <w:rsid w:val="00C15074"/>
    <w:rsid w:val="00C20FBA"/>
    <w:rsid w:val="00C2168E"/>
    <w:rsid w:val="00C220E9"/>
    <w:rsid w:val="00C229FB"/>
    <w:rsid w:val="00C33D92"/>
    <w:rsid w:val="00C36BFC"/>
    <w:rsid w:val="00C36C16"/>
    <w:rsid w:val="00C36D65"/>
    <w:rsid w:val="00C51975"/>
    <w:rsid w:val="00C524FA"/>
    <w:rsid w:val="00C5692F"/>
    <w:rsid w:val="00C62365"/>
    <w:rsid w:val="00C62959"/>
    <w:rsid w:val="00C66320"/>
    <w:rsid w:val="00C66D12"/>
    <w:rsid w:val="00C712C5"/>
    <w:rsid w:val="00C72808"/>
    <w:rsid w:val="00C73C24"/>
    <w:rsid w:val="00C86041"/>
    <w:rsid w:val="00C910B5"/>
    <w:rsid w:val="00C9406E"/>
    <w:rsid w:val="00C97D3D"/>
    <w:rsid w:val="00CA4118"/>
    <w:rsid w:val="00CA5952"/>
    <w:rsid w:val="00CA69A9"/>
    <w:rsid w:val="00CB024E"/>
    <w:rsid w:val="00CB1E0E"/>
    <w:rsid w:val="00CB794E"/>
    <w:rsid w:val="00CC2AC6"/>
    <w:rsid w:val="00CC6192"/>
    <w:rsid w:val="00CC6B98"/>
    <w:rsid w:val="00CD05B6"/>
    <w:rsid w:val="00CD11D0"/>
    <w:rsid w:val="00CD4350"/>
    <w:rsid w:val="00CD5B51"/>
    <w:rsid w:val="00CE1735"/>
    <w:rsid w:val="00CE690A"/>
    <w:rsid w:val="00CF12EE"/>
    <w:rsid w:val="00CF3D69"/>
    <w:rsid w:val="00CF4B53"/>
    <w:rsid w:val="00D115D7"/>
    <w:rsid w:val="00D11776"/>
    <w:rsid w:val="00D14574"/>
    <w:rsid w:val="00D16400"/>
    <w:rsid w:val="00D2109A"/>
    <w:rsid w:val="00D216C7"/>
    <w:rsid w:val="00D21CFA"/>
    <w:rsid w:val="00D25518"/>
    <w:rsid w:val="00D31E7B"/>
    <w:rsid w:val="00D42E55"/>
    <w:rsid w:val="00D45228"/>
    <w:rsid w:val="00D46C28"/>
    <w:rsid w:val="00D4717D"/>
    <w:rsid w:val="00D5183F"/>
    <w:rsid w:val="00D52406"/>
    <w:rsid w:val="00D61690"/>
    <w:rsid w:val="00D61CB5"/>
    <w:rsid w:val="00D667C0"/>
    <w:rsid w:val="00D71F0E"/>
    <w:rsid w:val="00D7228D"/>
    <w:rsid w:val="00D7345E"/>
    <w:rsid w:val="00D766F2"/>
    <w:rsid w:val="00D84B52"/>
    <w:rsid w:val="00D862DB"/>
    <w:rsid w:val="00D912A6"/>
    <w:rsid w:val="00D94B2F"/>
    <w:rsid w:val="00D967CC"/>
    <w:rsid w:val="00DA3711"/>
    <w:rsid w:val="00DA515B"/>
    <w:rsid w:val="00DB396E"/>
    <w:rsid w:val="00DB4F2F"/>
    <w:rsid w:val="00DD1D7C"/>
    <w:rsid w:val="00DD39BA"/>
    <w:rsid w:val="00DE347B"/>
    <w:rsid w:val="00DE4632"/>
    <w:rsid w:val="00DE4C47"/>
    <w:rsid w:val="00DE7243"/>
    <w:rsid w:val="00DF2C96"/>
    <w:rsid w:val="00DF7374"/>
    <w:rsid w:val="00E070E5"/>
    <w:rsid w:val="00E12BF1"/>
    <w:rsid w:val="00E12E93"/>
    <w:rsid w:val="00E17DBA"/>
    <w:rsid w:val="00E224E8"/>
    <w:rsid w:val="00E3017A"/>
    <w:rsid w:val="00E31036"/>
    <w:rsid w:val="00E40B86"/>
    <w:rsid w:val="00E440F4"/>
    <w:rsid w:val="00E46470"/>
    <w:rsid w:val="00E47CAC"/>
    <w:rsid w:val="00E62167"/>
    <w:rsid w:val="00E66ECC"/>
    <w:rsid w:val="00E71CEA"/>
    <w:rsid w:val="00E73726"/>
    <w:rsid w:val="00E96B70"/>
    <w:rsid w:val="00E979DE"/>
    <w:rsid w:val="00EA122F"/>
    <w:rsid w:val="00EA3D10"/>
    <w:rsid w:val="00EA56FC"/>
    <w:rsid w:val="00EB57F1"/>
    <w:rsid w:val="00EC1D52"/>
    <w:rsid w:val="00ED0DBD"/>
    <w:rsid w:val="00ED1658"/>
    <w:rsid w:val="00ED2F13"/>
    <w:rsid w:val="00EE0D71"/>
    <w:rsid w:val="00EE2317"/>
    <w:rsid w:val="00EE3CD3"/>
    <w:rsid w:val="00EF05DF"/>
    <w:rsid w:val="00EF166F"/>
    <w:rsid w:val="00F0212A"/>
    <w:rsid w:val="00F033D0"/>
    <w:rsid w:val="00F04F16"/>
    <w:rsid w:val="00F075B7"/>
    <w:rsid w:val="00F121B0"/>
    <w:rsid w:val="00F15764"/>
    <w:rsid w:val="00F164D3"/>
    <w:rsid w:val="00F2095F"/>
    <w:rsid w:val="00F25159"/>
    <w:rsid w:val="00F333C0"/>
    <w:rsid w:val="00F34D1A"/>
    <w:rsid w:val="00F40572"/>
    <w:rsid w:val="00F4589B"/>
    <w:rsid w:val="00F472E1"/>
    <w:rsid w:val="00F5131B"/>
    <w:rsid w:val="00F516BB"/>
    <w:rsid w:val="00F5400F"/>
    <w:rsid w:val="00F5423B"/>
    <w:rsid w:val="00F54DA6"/>
    <w:rsid w:val="00F64C16"/>
    <w:rsid w:val="00F66040"/>
    <w:rsid w:val="00F6791B"/>
    <w:rsid w:val="00F721D2"/>
    <w:rsid w:val="00F74D3C"/>
    <w:rsid w:val="00F86749"/>
    <w:rsid w:val="00F923BB"/>
    <w:rsid w:val="00F938E6"/>
    <w:rsid w:val="00FA2E97"/>
    <w:rsid w:val="00FA4C9E"/>
    <w:rsid w:val="00FA61D2"/>
    <w:rsid w:val="00FB21B8"/>
    <w:rsid w:val="00FC0786"/>
    <w:rsid w:val="00FC2731"/>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90.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50.png"/><Relationship Id="rId37" Type="http://schemas.openxmlformats.org/officeDocument/2006/relationships/image" Target="media/image22.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D64BC12B-B067-2F46-99F2-273D929A4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573</TotalTime>
  <Pages>41</Pages>
  <Words>17464</Words>
  <Characters>96056</Characters>
  <Application>Microsoft Office Word</Application>
  <DocSecurity>0</DocSecurity>
  <Lines>800</Lines>
  <Paragraphs>2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13294</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14</cp:revision>
  <cp:lastPrinted>2010-06-04T08:36:00Z</cp:lastPrinted>
  <dcterms:created xsi:type="dcterms:W3CDTF">2019-05-19T22:48:00Z</dcterms:created>
  <dcterms:modified xsi:type="dcterms:W3CDTF">2019-05-2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